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6A9E3392" w:rsidR="00232B57" w:rsidRPr="00F403C1" w:rsidRDefault="00BB7EA4" w:rsidP="00744A93">
      <w:pPr>
        <w:spacing w:line="360" w:lineRule="auto"/>
      </w:pPr>
      <w:r>
        <w:t>An individual-based approach to studying pollinator-mediated interactions between desert, foundation plants</w:t>
      </w:r>
    </w:p>
    <w:p w14:paraId="3F79A4FA" w14:textId="05AE4F07" w:rsidR="007A45F7" w:rsidRDefault="007A45F7" w:rsidP="00744A93">
      <w:pPr>
        <w:spacing w:line="360" w:lineRule="auto"/>
      </w:pPr>
      <w:commentRangeStart w:id="0"/>
      <w:r>
        <w:t>Abstract</w:t>
      </w:r>
      <w:r w:rsidR="00744A93">
        <w:t xml:space="preserve"> (</w:t>
      </w:r>
      <w:r w:rsidR="00F403C1">
        <w:t>&lt;300</w:t>
      </w:r>
      <w:r w:rsidR="00744A93">
        <w:t xml:space="preserve"> words)</w:t>
      </w:r>
      <w:commentRangeEnd w:id="0"/>
      <w:r w:rsidR="00EC5E22">
        <w:rPr>
          <w:rStyle w:val="CommentReference"/>
        </w:rPr>
        <w:commentReference w:id="0"/>
      </w:r>
    </w:p>
    <w:p w14:paraId="6928B5BE" w14:textId="010E11E2" w:rsidR="005271A0" w:rsidRDefault="00FA1514" w:rsidP="00744A93">
      <w:pPr>
        <w:spacing w:line="360" w:lineRule="auto"/>
      </w:pPr>
      <w:r w:rsidRPr="005B0AEF">
        <w:t>Downscaling</w:t>
      </w:r>
      <w:r>
        <w:t xml:space="preserve"> interaction networks from species to individual</w:t>
      </w:r>
      <w:r w:rsidR="00012F43">
        <w:t>s</w:t>
      </w:r>
      <w:r w:rsidR="005B0AEF">
        <w:t xml:space="preserve"> </w:t>
      </w:r>
      <w:r>
        <w:t xml:space="preserve">has emerged </w:t>
      </w:r>
      <w:r w:rsidR="001A375D">
        <w:t xml:space="preserve">as a valuable tool </w:t>
      </w:r>
      <w:r w:rsidR="004531CF">
        <w:t>to study community-wide patterns of pollinator sharing</w:t>
      </w:r>
      <w:r>
        <w:t xml:space="preserve"> but has not been applied to the study of pollinator-mediated facilitation and competition. </w:t>
      </w:r>
      <w:r w:rsidR="004531CF">
        <w:t xml:space="preserve">We studied the influence of </w:t>
      </w:r>
      <w:r w:rsidR="004531CF" w:rsidRPr="005B0AEF">
        <w:t>inter-individual variation</w:t>
      </w:r>
      <w:r w:rsidR="005B0AEF">
        <w:t xml:space="preserve"> </w:t>
      </w:r>
      <w:r w:rsidR="004531CF">
        <w:t>on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higher pollinator diversity (effective partners)</w:t>
      </w:r>
      <w:r w:rsidR="007C7FD6">
        <w:t>,</w:t>
      </w:r>
      <w:r w:rsidR="001A375D">
        <w:t xml:space="preserve"> and </w:t>
      </w:r>
      <w:r w:rsidR="007C7FD6">
        <w:t>greater</w:t>
      </w:r>
      <w:r w:rsidR="008E4737">
        <w:t xml:space="preserve"> access to the conspecific mating pool</w:t>
      </w:r>
      <w:r w:rsidR="007F7E6F">
        <w:t xml:space="preserve"> suggesting widespread and diffuse pollination facilitation within this community</w:t>
      </w:r>
      <w:r w:rsidR="008E4737">
        <w:t>.</w:t>
      </w:r>
      <w:r w:rsidR="007F7E6F">
        <w:t xml:space="preserve"> </w:t>
      </w:r>
      <w:r w:rsidR="0069277C">
        <w:t>S</w:t>
      </w:r>
      <w:r w:rsidR="001D4D3A">
        <w:t>hrub density</w:t>
      </w:r>
      <w:r w:rsidR="001A375D">
        <w:t xml:space="preserve"> </w:t>
      </w:r>
      <w:r w:rsidR="0069277C">
        <w:t xml:space="preserve">also </w:t>
      </w:r>
      <w:r w:rsidR="001A375D">
        <w:t>influenced the role of betweenness centrality more than species identity. Individual traits and contexts predicted indi</w:t>
      </w:r>
      <w:r w:rsidR="007F7E6F">
        <w:t>vidual</w:t>
      </w:r>
      <w:r w:rsidR="00423007">
        <w:t>s’</w:t>
      </w:r>
      <w:r w:rsidR="007F7E6F">
        <w:t xml:space="preserve"> </w:t>
      </w:r>
      <w:r w:rsidR="00423007">
        <w:t>network roles</w:t>
      </w:r>
      <w:r w:rsidR="001A375D">
        <w:t xml:space="preserve"> and the formation of </w:t>
      </w:r>
      <w:r w:rsidR="007F7E6F">
        <w:t>modules</w:t>
      </w:r>
      <w:r w:rsidR="00423007">
        <w:t>.</w:t>
      </w:r>
      <w:r w:rsidR="007F7E6F">
        <w:t xml:space="preserve"> </w:t>
      </w:r>
      <w:r w:rsidR="001D4D3A">
        <w:t>Ec</w:t>
      </w:r>
      <w:r w:rsidR="00E60601">
        <w:t>o</w:t>
      </w:r>
      <w:r w:rsidR="001D4D3A">
        <w:t>logical</w:t>
      </w:r>
      <w:r w:rsidR="00E60601">
        <w:t xml:space="preserve"> and individual context </w:t>
      </w:r>
      <w:r w:rsidR="00EC5E22">
        <w:t>influence</w:t>
      </w:r>
      <w:r w:rsidR="00E60601" w:rsidRPr="00363652">
        <w:t xml:space="preserve"> the outcome of pollinator-</w:t>
      </w:r>
      <w:r w:rsidR="00E60601" w:rsidRPr="00EC5E22">
        <w:t>mediated</w:t>
      </w:r>
      <w:r w:rsidR="00E60601" w:rsidRPr="00363652">
        <w:t xml:space="preserve"> interactions</w:t>
      </w:r>
      <w:r w:rsidR="00423007">
        <w:t xml:space="preserve"> and are </w:t>
      </w:r>
      <w:r w:rsidR="00E60601">
        <w:t xml:space="preserve">fundamental drivers of whole community structure. Exploring these individual-community interactions will improve our </w:t>
      </w:r>
      <w:r w:rsidR="00E60601" w:rsidRPr="00363652">
        <w:t>understanding of drivers that promote species coexistence and plant fitness.</w:t>
      </w:r>
    </w:p>
    <w:p w14:paraId="6E1906D8" w14:textId="16A0CD46" w:rsidR="0008668A" w:rsidRDefault="0008668A" w:rsidP="00744A93">
      <w:pPr>
        <w:spacing w:line="360" w:lineRule="auto"/>
        <w:rPr>
          <w:b/>
        </w:rPr>
      </w:pPr>
    </w:p>
    <w:p w14:paraId="31EFA689" w14:textId="34DA3F1D" w:rsidR="005866A2" w:rsidRDefault="00834496" w:rsidP="00744A93">
      <w:pPr>
        <w:spacing w:line="360" w:lineRule="auto"/>
        <w:rPr>
          <w:b/>
        </w:rPr>
      </w:pPr>
      <w:r>
        <w:rPr>
          <w:b/>
        </w:rPr>
        <w:t>Keywords: arid, desert, p</w:t>
      </w:r>
      <w:r w:rsidR="005B136A" w:rsidRPr="005B136A">
        <w:rPr>
          <w:b/>
        </w:rPr>
        <w:t>ollination, foundation plants, deserts, facilitation, foundation species, positive i</w:t>
      </w:r>
      <w:r>
        <w:rPr>
          <w:b/>
        </w:rPr>
        <w:t xml:space="preserve">nteractions, non-trophic, </w:t>
      </w:r>
      <w:r w:rsidR="005B136A" w:rsidRPr="005B136A">
        <w:rPr>
          <w:b/>
        </w:rPr>
        <w:t xml:space="preserve">network </w:t>
      </w:r>
    </w:p>
    <w:p w14:paraId="4966E48C" w14:textId="39880423" w:rsidR="005866A2" w:rsidRDefault="005866A2" w:rsidP="00744A93">
      <w:pPr>
        <w:spacing w:line="360" w:lineRule="auto"/>
        <w:rPr>
          <w:b/>
        </w:rPr>
      </w:pPr>
    </w:p>
    <w:p w14:paraId="32138BF5" w14:textId="0319AEA0" w:rsidR="005866A2" w:rsidRDefault="005866A2" w:rsidP="00744A93">
      <w:pPr>
        <w:spacing w:line="360" w:lineRule="auto"/>
        <w:rPr>
          <w:b/>
        </w:rPr>
      </w:pPr>
    </w:p>
    <w:p w14:paraId="0B4CF4D6" w14:textId="41BF2226" w:rsidR="005866A2" w:rsidRDefault="005866A2" w:rsidP="00744A93">
      <w:pPr>
        <w:spacing w:line="360" w:lineRule="auto"/>
        <w:rPr>
          <w:b/>
        </w:rPr>
      </w:pPr>
    </w:p>
    <w:p w14:paraId="5C8DD1C9" w14:textId="2EF811FF" w:rsidR="00E44103" w:rsidRDefault="00E44103" w:rsidP="00744A93">
      <w:pPr>
        <w:spacing w:line="360" w:lineRule="auto"/>
        <w:rPr>
          <w:b/>
        </w:rPr>
      </w:pPr>
    </w:p>
    <w:p w14:paraId="7DD72173" w14:textId="60003456" w:rsidR="00E44103" w:rsidRDefault="00E44103" w:rsidP="00744A93">
      <w:pPr>
        <w:spacing w:line="360" w:lineRule="auto"/>
        <w:rPr>
          <w:b/>
        </w:rPr>
      </w:pPr>
    </w:p>
    <w:p w14:paraId="02E4BD8F" w14:textId="266E9624" w:rsidR="00E44103" w:rsidRDefault="00E44103" w:rsidP="00744A93">
      <w:pPr>
        <w:spacing w:line="360" w:lineRule="auto"/>
        <w:rPr>
          <w:b/>
        </w:rPr>
      </w:pPr>
    </w:p>
    <w:p w14:paraId="7B82B9EB" w14:textId="77777777" w:rsidR="00E44103" w:rsidRDefault="00E44103" w:rsidP="00744A93">
      <w:pPr>
        <w:spacing w:line="360" w:lineRule="auto"/>
        <w:rPr>
          <w:b/>
        </w:rPr>
      </w:pPr>
    </w:p>
    <w:p w14:paraId="144A04FB" w14:textId="54DA3BF3" w:rsidR="005866A2" w:rsidRDefault="005866A2" w:rsidP="00744A93">
      <w:pPr>
        <w:spacing w:line="360" w:lineRule="auto"/>
        <w:rPr>
          <w:b/>
        </w:rPr>
      </w:pPr>
    </w:p>
    <w:p w14:paraId="10885010" w14:textId="0A025BC8" w:rsidR="00CD5C54" w:rsidRPr="00031250" w:rsidRDefault="00744A93" w:rsidP="00744A93">
      <w:pPr>
        <w:spacing w:line="360" w:lineRule="auto"/>
        <w:rPr>
          <w:b/>
        </w:rPr>
      </w:pPr>
      <w:r w:rsidRPr="00031250">
        <w:rPr>
          <w:b/>
        </w:rPr>
        <w:lastRenderedPageBreak/>
        <w:t>Introduction</w:t>
      </w:r>
    </w:p>
    <w:p w14:paraId="3F0B2091" w14:textId="7C668D0A"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A463EC">
        <w:t>A</w:t>
      </w:r>
      <w:r w:rsidR="004D6DC5">
        <w:t>ttractiveness to pollinators is influenced by p</w:t>
      </w:r>
      <w:r w:rsidR="002C57CD">
        <w:t xml:space="preserve">henotypic variation in </w:t>
      </w:r>
      <w:r w:rsidR="00A463EC">
        <w:t xml:space="preserve">plant </w:t>
      </w:r>
      <w:r w:rsidR="002C57CD">
        <w:t xml:space="preserve">traits that </w:t>
      </w:r>
      <w:r w:rsidR="00A463EC">
        <w:t xml:space="preserve">can </w:t>
      </w:r>
      <w:r w:rsidR="002C57CD">
        <w:t xml:space="preserve">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F218CE">
        <w:instrText xml:space="preserve"> ADDIN EN.CITE &lt;EndNote&gt;&lt;Cite&gt;&lt;Author&gt;Thomson&lt;/Author&gt;&lt;Year&gt;1981&lt;/Year&gt;&lt;RecNum&gt;71&lt;/RecNum&gt;&lt;DisplayText&gt;(Ohashi and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F218CE">
        <w:rPr>
          <w:noProof/>
        </w:rPr>
        <w:t>(</w:t>
      </w:r>
      <w:hyperlink w:anchor="_ENREF_34" w:tooltip="Ohashi, 1998 #367" w:history="1">
        <w:r w:rsidR="002A5FE9">
          <w:rPr>
            <w:noProof/>
          </w:rPr>
          <w:t>Ohashi and Yahara 1998</w:t>
        </w:r>
      </w:hyperlink>
      <w:r w:rsidR="00F218CE">
        <w:rPr>
          <w:noProof/>
        </w:rPr>
        <w:t xml:space="preserve">, </w:t>
      </w:r>
      <w:hyperlink w:anchor="_ENREF_51" w:tooltip="Thomson, 1981 #71" w:history="1">
        <w:r w:rsidR="002A5FE9">
          <w:rPr>
            <w:noProof/>
          </w:rPr>
          <w:t>Thomson 1981</w:t>
        </w:r>
      </w:hyperlink>
      <w:r w:rsidR="00F218CE">
        <w:rPr>
          <w:noProof/>
        </w:rPr>
        <w:t>)</w:t>
      </w:r>
      <w:r w:rsidR="0066335D">
        <w:fldChar w:fldCharType="end"/>
      </w:r>
      <w:r w:rsidR="0066335D">
        <w:t xml:space="preserve"> </w:t>
      </w:r>
      <w:r w:rsidR="002C57CD">
        <w:t xml:space="preserve">and plant height </w:t>
      </w:r>
      <w:r w:rsidR="0066335D">
        <w:fldChar w:fldCharType="begin"/>
      </w:r>
      <w:r w:rsidR="004967FF">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4967FF">
        <w:rPr>
          <w:noProof/>
        </w:rPr>
        <w:t>(</w:t>
      </w:r>
      <w:hyperlink w:anchor="_ENREF_10" w:tooltip="Donnelly, 1998 #357" w:history="1">
        <w:r w:rsidR="002A5FE9">
          <w:rPr>
            <w:noProof/>
          </w:rPr>
          <w:t>Donnelly</w:t>
        </w:r>
        <w:r w:rsidR="002A5FE9" w:rsidRPr="004967FF">
          <w:rPr>
            <w:i/>
            <w:noProof/>
          </w:rPr>
          <w:t>, et al.</w:t>
        </w:r>
        <w:r w:rsidR="002A5FE9">
          <w:rPr>
            <w:noProof/>
          </w:rPr>
          <w:t xml:space="preserve"> 1998</w:t>
        </w:r>
      </w:hyperlink>
      <w:r w:rsidR="004967FF">
        <w:rPr>
          <w:noProof/>
        </w:rPr>
        <w:t xml:space="preserve">, </w:t>
      </w:r>
      <w:hyperlink w:anchor="_ENREF_52" w:tooltip="Toräng, 2006 #45" w:history="1">
        <w:r w:rsidR="002A5FE9">
          <w:rPr>
            <w:noProof/>
          </w:rPr>
          <w:t>Toräng</w:t>
        </w:r>
        <w:r w:rsidR="002A5FE9" w:rsidRPr="004967FF">
          <w:rPr>
            <w:i/>
            <w:noProof/>
          </w:rPr>
          <w:t>, et al.</w:t>
        </w:r>
        <w:r w:rsidR="002A5FE9">
          <w:rPr>
            <w:noProof/>
          </w:rPr>
          <w:t xml:space="preserve"> 2006</w:t>
        </w:r>
      </w:hyperlink>
      <w:r w:rsidR="004967FF">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4967FF">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4967FF">
        <w:rPr>
          <w:noProof/>
        </w:rPr>
        <w:t>(</w:t>
      </w:r>
      <w:hyperlink w:anchor="_ENREF_41" w:tooltip="Rathcke, 1983 #148" w:history="1">
        <w:r w:rsidR="002A5FE9">
          <w:rPr>
            <w:noProof/>
          </w:rPr>
          <w:t>Rathcke 1983</w:t>
        </w:r>
      </w:hyperlink>
      <w:r w:rsidR="004967FF">
        <w:rPr>
          <w:noProof/>
        </w:rPr>
        <w:t xml:space="preserve">, </w:t>
      </w:r>
      <w:hyperlink w:anchor="_ENREF_48" w:tooltip="Seifan, 2014 #53" w:history="1">
        <w:r w:rsidR="002A5FE9">
          <w:rPr>
            <w:noProof/>
          </w:rPr>
          <w:t>Seifan</w:t>
        </w:r>
        <w:r w:rsidR="002A5FE9" w:rsidRPr="004967FF">
          <w:rPr>
            <w:i/>
            <w:noProof/>
          </w:rPr>
          <w:t>, et al.</w:t>
        </w:r>
        <w:r w:rsidR="002A5FE9">
          <w:rPr>
            <w:noProof/>
          </w:rPr>
          <w:t xml:space="preserve"> 2014</w:t>
        </w:r>
      </w:hyperlink>
      <w:r w:rsidR="004967FF">
        <w:rPr>
          <w:noProof/>
        </w:rPr>
        <w:t>)</w:t>
      </w:r>
      <w:r w:rsidR="0066335D">
        <w:fldChar w:fldCharType="end"/>
      </w:r>
      <w:r w:rsidR="002C57CD">
        <w:t>.</w:t>
      </w:r>
      <w:r w:rsidR="00FD6018">
        <w:t xml:space="preserve"> </w:t>
      </w:r>
      <w:r w:rsidR="00E029DB">
        <w:t xml:space="preserve">Spatial association with co-blooming heterospecifics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 </w:instrTex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DATA </w:instrText>
      </w:r>
      <w:r w:rsidR="00E029DB">
        <w:fldChar w:fldCharType="end"/>
      </w:r>
      <w:r w:rsidR="00E029DB">
        <w:fldChar w:fldCharType="separate"/>
      </w:r>
      <w:r w:rsidR="00E029DB">
        <w:rPr>
          <w:noProof/>
        </w:rPr>
        <w:t>(</w:t>
      </w:r>
      <w:hyperlink w:anchor="_ENREF_7" w:tooltip="Braun, 2018 #331" w:history="1">
        <w:r w:rsidR="002A5FE9">
          <w:rPr>
            <w:noProof/>
          </w:rPr>
          <w:t>Braun and Lortie 2018</w:t>
        </w:r>
      </w:hyperlink>
      <w:r w:rsidR="00E029DB">
        <w:rPr>
          <w:noProof/>
        </w:rPr>
        <w:t xml:space="preserve">, </w:t>
      </w:r>
      <w:hyperlink w:anchor="_ENREF_31" w:tooltip="Mitchell, 2009 #134" w:history="1">
        <w:r w:rsidR="002A5FE9">
          <w:rPr>
            <w:noProof/>
          </w:rPr>
          <w:t>Mitchell</w:t>
        </w:r>
        <w:r w:rsidR="002A5FE9" w:rsidRPr="004967FF">
          <w:rPr>
            <w:i/>
            <w:noProof/>
          </w:rPr>
          <w:t>, et al.</w:t>
        </w:r>
        <w:r w:rsidR="002A5FE9">
          <w:rPr>
            <w:noProof/>
          </w:rPr>
          <w:t xml:space="preserve"> 2009</w:t>
        </w:r>
      </w:hyperlink>
      <w:r w:rsidR="00E029DB">
        <w:rPr>
          <w:noProof/>
        </w:rPr>
        <w:t xml:space="preserve">, </w:t>
      </w:r>
      <w:hyperlink w:anchor="_ENREF_41" w:tooltip="Rathcke, 1983 #148" w:history="1">
        <w:r w:rsidR="002A5FE9">
          <w:rPr>
            <w:noProof/>
          </w:rPr>
          <w:t>Rathcke 1983</w:t>
        </w:r>
      </w:hyperlink>
      <w:r w:rsidR="00E029DB">
        <w:rPr>
          <w:noProof/>
        </w:rPr>
        <w:t>)</w:t>
      </w:r>
      <w:r w:rsidR="00E029DB">
        <w:fldChar w:fldCharType="end"/>
      </w:r>
      <w:r w:rsidR="00E029DB">
        <w:t xml:space="preserve">. </w:t>
      </w:r>
      <w:r w:rsidR="00AD47EE">
        <w:t xml:space="preserve">Consequently, both individual </w:t>
      </w:r>
      <w:r w:rsidR="00CE0321">
        <w:t xml:space="preserve">phenotypic </w:t>
      </w:r>
      <w:r w:rsidR="00AD47EE">
        <w:t>traits and c</w:t>
      </w:r>
      <w:r w:rsidR="00AD47EE" w:rsidRPr="0074098E">
        <w:rPr>
          <w:highlight w:val="yellow"/>
        </w:rPr>
        <w:t>ommunity-level attributes</w:t>
      </w:r>
      <w:r w:rsidR="00AD47EE">
        <w:t xml:space="preserve"> impact interactions with pollinator</w:t>
      </w:r>
      <w:r w:rsidR="005A553B">
        <w:t>s</w:t>
      </w:r>
      <w:r w:rsidR="00AD47EE">
        <w:t xml:space="preserve"> that in turn influence </w:t>
      </w:r>
      <w:r w:rsidR="0015713A">
        <w:t xml:space="preserve">plant </w:t>
      </w:r>
      <w:r w:rsidR="00AD47EE">
        <w:t>fitness</w:t>
      </w:r>
      <w:r w:rsidR="005A553B">
        <w:t xml:space="preserve">. </w:t>
      </w:r>
    </w:p>
    <w:p w14:paraId="174A24AB" w14:textId="75854544" w:rsidR="001A01B9"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F218CE">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F218CE">
        <w:rPr>
          <w:noProof/>
        </w:rPr>
        <w:t>(</w:t>
      </w:r>
      <w:hyperlink w:anchor="_ENREF_3" w:tooltip="Bascompte, 2013 #368" w:history="1">
        <w:r w:rsidR="002A5FE9">
          <w:rPr>
            <w:noProof/>
          </w:rPr>
          <w:t>Bascompte and Jordano 2013</w:t>
        </w:r>
      </w:hyperlink>
      <w:r w:rsidR="00F218CE">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r w:rsidR="0015713A">
        <w:t>;</w:t>
      </w:r>
      <w:r w:rsidR="00D5016E">
        <w:t xml:space="preserve"> </w:t>
      </w:r>
      <w:r w:rsidR="00720785">
        <w:t xml:space="preserve">each node represents a population of plants or pollinators and links are the sum of interactions between </w:t>
      </w:r>
      <w:r w:rsidR="0008668A">
        <w:t xml:space="preserve">the populations. </w:t>
      </w:r>
      <w:r w:rsidR="005E0AE9">
        <w:t xml:space="preserve">The recognition that patterns between interacting individuals drive the patterns between interacting species has driven recent interest in </w:t>
      </w:r>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 </w:instrText>
      </w:r>
      <w:r w:rsidR="004967FF">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DATA </w:instrText>
      </w:r>
      <w:r w:rsidR="004967FF">
        <w:fldChar w:fldCharType="end"/>
      </w:r>
      <w:r w:rsidR="00941BFD">
        <w:fldChar w:fldCharType="separate"/>
      </w:r>
      <w:r w:rsidR="004967FF">
        <w:rPr>
          <w:noProof/>
        </w:rPr>
        <w:t>(</w:t>
      </w:r>
      <w:hyperlink w:anchor="_ENREF_14" w:tooltip="Dupont, 2011 #369" w:history="1">
        <w:r w:rsidR="002A5FE9">
          <w:rPr>
            <w:noProof/>
          </w:rPr>
          <w:t>Dupont</w:t>
        </w:r>
        <w:r w:rsidR="002A5FE9" w:rsidRPr="004967FF">
          <w:rPr>
            <w:i/>
            <w:noProof/>
          </w:rPr>
          <w:t>, et al.</w:t>
        </w:r>
        <w:r w:rsidR="002A5FE9">
          <w:rPr>
            <w:noProof/>
          </w:rPr>
          <w:t xml:space="preserve"> 2011</w:t>
        </w:r>
      </w:hyperlink>
      <w:r w:rsidR="004967FF">
        <w:rPr>
          <w:noProof/>
        </w:rPr>
        <w:t xml:space="preserve">, </w:t>
      </w:r>
      <w:hyperlink w:anchor="_ENREF_15" w:tooltip="Dupont, 2014 #361" w:history="1">
        <w:r w:rsidR="002A5FE9">
          <w:rPr>
            <w:noProof/>
          </w:rPr>
          <w:t>Dupont</w:t>
        </w:r>
        <w:r w:rsidR="002A5FE9" w:rsidRPr="004967FF">
          <w:rPr>
            <w:i/>
            <w:noProof/>
          </w:rPr>
          <w:t>, et al.</w:t>
        </w:r>
        <w:r w:rsidR="002A5FE9">
          <w:rPr>
            <w:noProof/>
          </w:rPr>
          <w:t xml:space="preserve"> 2014</w:t>
        </w:r>
      </w:hyperlink>
      <w:r w:rsidR="004967FF">
        <w:rPr>
          <w:noProof/>
        </w:rPr>
        <w:t xml:space="preserve">, </w:t>
      </w:r>
      <w:hyperlink w:anchor="_ENREF_21" w:tooltip="Gómez, 2011 #359" w:history="1">
        <w:r w:rsidR="002A5FE9">
          <w:rPr>
            <w:noProof/>
          </w:rPr>
          <w:t>Gómez and Perfectti 2011</w:t>
        </w:r>
      </w:hyperlink>
      <w:r w:rsidR="004967FF">
        <w:rPr>
          <w:noProof/>
        </w:rPr>
        <w:t xml:space="preserve">, </w:t>
      </w:r>
      <w:hyperlink w:anchor="_ENREF_43" w:tooltip="Rumeu, 2018 #334" w:history="1">
        <w:r w:rsidR="002A5FE9">
          <w:rPr>
            <w:noProof/>
          </w:rPr>
          <w:t>Rumeu</w:t>
        </w:r>
        <w:r w:rsidR="002A5FE9" w:rsidRPr="004967FF">
          <w:rPr>
            <w:i/>
            <w:noProof/>
          </w:rPr>
          <w:t>, et al.</w:t>
        </w:r>
        <w:r w:rsidR="002A5FE9">
          <w:rPr>
            <w:noProof/>
          </w:rPr>
          <w:t xml:space="preserve"> 2018</w:t>
        </w:r>
      </w:hyperlink>
      <w:r w:rsidR="004967FF">
        <w:rPr>
          <w:noProof/>
        </w:rPr>
        <w:t xml:space="preserve">, </w:t>
      </w:r>
      <w:hyperlink w:anchor="_ENREF_55" w:tooltip="Tur, 2014 #360" w:history="1">
        <w:r w:rsidR="002A5FE9">
          <w:rPr>
            <w:noProof/>
          </w:rPr>
          <w:t>Tur</w:t>
        </w:r>
        <w:r w:rsidR="002A5FE9" w:rsidRPr="004967FF">
          <w:rPr>
            <w:i/>
            <w:noProof/>
          </w:rPr>
          <w:t>, et al.</w:t>
        </w:r>
        <w:r w:rsidR="002A5FE9">
          <w:rPr>
            <w:noProof/>
          </w:rPr>
          <w:t xml:space="preserve"> 2014</w:t>
        </w:r>
      </w:hyperlink>
      <w:r w:rsidR="004967FF">
        <w:rPr>
          <w:noProof/>
        </w:rPr>
        <w:t xml:space="preserve">, </w:t>
      </w:r>
      <w:hyperlink w:anchor="_ENREF_58" w:tooltip="Valverde, 2016 #348" w:history="1">
        <w:r w:rsidR="002A5FE9">
          <w:rPr>
            <w:noProof/>
          </w:rPr>
          <w:t>Valverde</w:t>
        </w:r>
        <w:r w:rsidR="002A5FE9" w:rsidRPr="004967FF">
          <w:rPr>
            <w:i/>
            <w:noProof/>
          </w:rPr>
          <w:t>, et al.</w:t>
        </w:r>
        <w:r w:rsidR="002A5FE9">
          <w:rPr>
            <w:noProof/>
          </w:rPr>
          <w:t xml:space="preserve"> 2016</w:t>
        </w:r>
      </w:hyperlink>
      <w:r w:rsidR="004967FF">
        <w:rPr>
          <w:noProof/>
        </w:rPr>
        <w:t>)</w:t>
      </w:r>
      <w:r w:rsidR="00941BFD">
        <w:fldChar w:fldCharType="end"/>
      </w:r>
      <w:r w:rsidR="00941BFD">
        <w:t xml:space="preserve">. </w:t>
      </w:r>
      <w:r w:rsidR="00FD238B">
        <w:t xml:space="preserve">An advantage of individual-based networks is the ability to integrate individual variation to the study of structure and pattern of relations within ecological networks (Olesen 2010, Losapio 2019). </w:t>
      </w:r>
      <w:r w:rsidR="00F25476">
        <w:t>Individual-based networks</w:t>
      </w:r>
      <w:r w:rsidR="005E0AE9">
        <w:t xml:space="preserve"> have been used to explore specialization of pollen use </w:t>
      </w:r>
      <w:r w:rsidR="005E0AE9">
        <w:fldChar w:fldCharType="begin"/>
      </w:r>
      <w:r w:rsidR="001A5302">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1A5302">
        <w:rPr>
          <w:noProof/>
        </w:rPr>
        <w:t>(</w:t>
      </w:r>
      <w:hyperlink w:anchor="_ENREF_55" w:tooltip="Tur, 2014 #360" w:history="1">
        <w:r w:rsidR="002A5FE9">
          <w:rPr>
            <w:noProof/>
          </w:rPr>
          <w:t>Tur</w:t>
        </w:r>
        <w:r w:rsidR="002A5FE9" w:rsidRPr="001A5302">
          <w:rPr>
            <w:i/>
            <w:noProof/>
          </w:rPr>
          <w:t>, et al.</w:t>
        </w:r>
        <w:r w:rsidR="002A5FE9">
          <w:rPr>
            <w:noProof/>
          </w:rPr>
          <w:t xml:space="preserve"> 2014</w:t>
        </w:r>
      </w:hyperlink>
      <w:r w:rsidR="001A5302">
        <w:rPr>
          <w:noProof/>
        </w:rPr>
        <w:t>)</w:t>
      </w:r>
      <w:r w:rsidR="005E0AE9">
        <w:fldChar w:fldCharType="end"/>
      </w:r>
      <w:r w:rsidR="00874E02">
        <w:t xml:space="preserve"> and interaction</w:t>
      </w:r>
      <w:r w:rsidR="005E0AE9">
        <w:t xml:space="preserve"> rewiring with phenology </w:t>
      </w:r>
      <w:r w:rsidR="005E0AE9">
        <w:fldChar w:fldCharType="begin"/>
      </w:r>
      <w:r w:rsidR="001A5302">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1A5302">
        <w:rPr>
          <w:noProof/>
        </w:rPr>
        <w:t>(</w:t>
      </w:r>
      <w:hyperlink w:anchor="_ENREF_58" w:tooltip="Valverde, 2016 #348" w:history="1">
        <w:r w:rsidR="002A5FE9">
          <w:rPr>
            <w:noProof/>
          </w:rPr>
          <w:t>Valverde</w:t>
        </w:r>
        <w:r w:rsidR="002A5FE9" w:rsidRPr="001A5302">
          <w:rPr>
            <w:i/>
            <w:noProof/>
          </w:rPr>
          <w:t>, et al.</w:t>
        </w:r>
        <w:r w:rsidR="002A5FE9">
          <w:rPr>
            <w:noProof/>
          </w:rPr>
          <w:t xml:space="preserve"> 2016</w:t>
        </w:r>
      </w:hyperlink>
      <w:r w:rsidR="001A5302">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4967FF">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4967FF">
        <w:rPr>
          <w:noProof/>
        </w:rPr>
        <w:t>(</w:t>
      </w:r>
      <w:hyperlink w:anchor="_ENREF_28" w:tooltip="Maglianesi, 2015 #362" w:history="1">
        <w:r w:rsidR="002A5FE9">
          <w:rPr>
            <w:noProof/>
          </w:rPr>
          <w:t>Maglianesi</w:t>
        </w:r>
        <w:r w:rsidR="002A5FE9" w:rsidRPr="004967FF">
          <w:rPr>
            <w:i/>
            <w:noProof/>
          </w:rPr>
          <w:t>, et al.</w:t>
        </w:r>
        <w:r w:rsidR="002A5FE9">
          <w:rPr>
            <w:noProof/>
          </w:rPr>
          <w:t xml:space="preserve"> 2015</w:t>
        </w:r>
      </w:hyperlink>
      <w:r w:rsidR="004967FF">
        <w:rPr>
          <w:noProof/>
        </w:rPr>
        <w:t>)</w:t>
      </w:r>
      <w:r w:rsidR="005E0AE9">
        <w:fldChar w:fldCharType="end"/>
      </w:r>
      <w:r w:rsidR="005E0AE9">
        <w:t>.</w:t>
      </w:r>
      <w:r w:rsidR="00B61C4A">
        <w:t xml:space="preserve"> </w:t>
      </w:r>
      <w:r w:rsidR="001A01B9">
        <w:t>Downscaling to individuals is a fundamental step to shed light on the underlying drivers of community functioning.</w:t>
      </w:r>
    </w:p>
    <w:p w14:paraId="554B72B7" w14:textId="08A84636" w:rsidR="0074098E" w:rsidRDefault="0074098E" w:rsidP="002A5FE9">
      <w:pPr>
        <w:spacing w:line="360" w:lineRule="auto"/>
      </w:pPr>
      <w:r>
        <w:lastRenderedPageBreak/>
        <w:t>Because of pollinator foraging preferences, r</w:t>
      </w:r>
      <w:r w:rsidR="00DE3C42">
        <w:t>elative d</w:t>
      </w:r>
      <w:r w:rsidR="006754A0">
        <w:t>ifferences in attractiveness could</w:t>
      </w:r>
      <w:r w:rsidR="00B033FB">
        <w:t xml:space="preserve"> contribute to an individual plant’s role in the network because it introduces differences in the number of links which determine where in the network an individual is located. </w:t>
      </w:r>
      <w:r w:rsidR="002F3AD4">
        <w:t>Centrality describes</w:t>
      </w:r>
      <w:r w:rsidR="006754A0">
        <w:t xml:space="preserve"> the node’s topological position within the network </w:t>
      </w:r>
      <w:r w:rsidR="002F3AD4">
        <w:t xml:space="preserve">i.e. its functional role within a community </w:t>
      </w:r>
      <w:r w:rsidR="006754A0">
        <w:t>(Dupont and Olesen 2009).</w:t>
      </w:r>
      <w:r w:rsidR="006C18AF">
        <w:t xml:space="preserve"> </w:t>
      </w:r>
      <w:r w:rsidR="00E92326">
        <w:t>Centrality</w:t>
      </w:r>
      <w:r w:rsidR="006754A0">
        <w:t xml:space="preserve"> me</w:t>
      </w:r>
      <w:r w:rsidR="00E92326">
        <w:t>asures</w:t>
      </w:r>
      <w:r w:rsidR="00DD6BD8">
        <w:t xml:space="preserve"> are estimates </w:t>
      </w:r>
      <w:r w:rsidR="006754A0">
        <w:t>of relative influence, for example i</w:t>
      </w:r>
      <w:r w:rsidR="00972226">
        <w:t>n food webs, centrality measures have received attention for their ability to identify keystone species (Jordan 2006, Estrada 2007)</w:t>
      </w:r>
      <w:r w:rsidR="00E10310">
        <w:t xml:space="preserve">. </w:t>
      </w:r>
      <w:r w:rsidR="00972226">
        <w:t xml:space="preserve">Within populations, links between nodes act as mating probabilities and </w:t>
      </w:r>
      <w:r w:rsidR="00972226" w:rsidRPr="00DE3C42">
        <w:t xml:space="preserve">centrality has been shown to increase plant fitness due to relative differences in attractiveness between conspecifics </w:t>
      </w:r>
      <w:r w:rsidR="00972226" w:rsidRPr="00DE3C42">
        <w:fldChar w:fldCharType="begin"/>
      </w:r>
      <w:r w:rsidR="00972226" w:rsidRPr="00DE3C42">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DE3C42">
        <w:fldChar w:fldCharType="separate"/>
      </w:r>
      <w:r w:rsidR="00972226" w:rsidRPr="00DE3C42">
        <w:rPr>
          <w:noProof/>
        </w:rPr>
        <w:t>(</w:t>
      </w:r>
      <w:hyperlink w:anchor="_ENREF_21" w:tooltip="Gómez, 2011 #359" w:history="1">
        <w:r w:rsidR="00972226" w:rsidRPr="00DE3C42">
          <w:rPr>
            <w:noProof/>
          </w:rPr>
          <w:t>Gómez and Perfectti 2011</w:t>
        </w:r>
      </w:hyperlink>
      <w:r w:rsidR="00972226" w:rsidRPr="00DE3C42">
        <w:rPr>
          <w:noProof/>
        </w:rPr>
        <w:t>)</w:t>
      </w:r>
      <w:r w:rsidR="00972226" w:rsidRPr="00DE3C42">
        <w:fldChar w:fldCharType="end"/>
      </w:r>
      <w:r w:rsidR="00972226" w:rsidRPr="00DE3C42">
        <w:t xml:space="preserve"> i.e. more attractive plants were more central and had higher fitness</w:t>
      </w:r>
      <w:r w:rsidR="00972226">
        <w:t xml:space="preserve">. </w:t>
      </w:r>
      <w:r w:rsidR="00E4253F">
        <w:t>Centrality has never been investigated within an individual based</w:t>
      </w:r>
      <w:r w:rsidR="00624622">
        <w:t xml:space="preserve"> pollinator visitation</w:t>
      </w:r>
      <w:r w:rsidR="00E4253F">
        <w:t xml:space="preserve"> network containing more than one or two species</w:t>
      </w:r>
      <w:r w:rsidR="00C42555">
        <w:t xml:space="preserve"> making it difficult to generalize</w:t>
      </w:r>
      <w:r w:rsidR="00E4253F">
        <w:t>.</w:t>
      </w:r>
      <w:r w:rsidR="00F90FA1">
        <w:t xml:space="preserve"> </w:t>
      </w:r>
      <w:r w:rsidR="00AC4663">
        <w:t xml:space="preserve">Within a multi-species assemblage, being more attractive is only a benefit if the visitors also visit other members of the same species. By considering the network of interactions within a system, a greater scope of interactions can be detected that can help us understand more of the mechanisms within a system and they can be used to calculate how individual attractiveness leads to potential mate availability. </w:t>
      </w:r>
      <w:r w:rsidR="00EA2687">
        <w:t>An individual-based network approach can provide insight into the quality component of pollination.</w:t>
      </w:r>
    </w:p>
    <w:p w14:paraId="1724CC6E" w14:textId="4D05CB20" w:rsidR="002A5FE9" w:rsidRPr="00FD31CB" w:rsidRDefault="00D55224" w:rsidP="003D4EB5">
      <w:pPr>
        <w:spacing w:line="360" w:lineRule="auto"/>
      </w:pPr>
      <w:r>
        <w:t>Using a trait-based individual approach can provide a more mechanistic understanding of network structures</w:t>
      </w:r>
      <w:r w:rsidR="00AC4663">
        <w:t xml:space="preserve"> that arise from pollinator sharing</w:t>
      </w:r>
      <w:r>
        <w:t xml:space="preserve"> (Woodward). </w:t>
      </w:r>
      <w:r w:rsidR="00EE4471">
        <w:t>M</w:t>
      </w:r>
      <w:r w:rsidR="002A5FE9">
        <w:t xml:space="preserve">odules are network structures consisting of densely connected nodes that interact more strongly with each other than the rest of the network. Within species-based interaction networks, modules can be considered biologically significant co-evolutionary units (Olesen 2007, Donatti 2011). These structures can arise even in very short flowering seasons </w:t>
      </w:r>
      <w:r w:rsidR="002A5FE9">
        <w:fldChar w:fldCharType="begin"/>
      </w:r>
      <w:r w:rsidR="002A5FE9">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2A5FE9">
        <w:rPr>
          <w:noProof/>
        </w:rPr>
        <w:t>(</w:t>
      </w:r>
      <w:hyperlink w:anchor="_ENREF_32" w:tooltip="Morente-López, 2018 #392" w:history="1">
        <w:r w:rsidR="002A5FE9">
          <w:rPr>
            <w:noProof/>
          </w:rPr>
          <w:t>Morente-López</w:t>
        </w:r>
        <w:r w:rsidR="002A5FE9" w:rsidRPr="004967FF">
          <w:rPr>
            <w:i/>
            <w:noProof/>
          </w:rPr>
          <w:t>, et al.</w:t>
        </w:r>
        <w:r w:rsidR="002A5FE9">
          <w:rPr>
            <w:noProof/>
          </w:rPr>
          <w:t xml:space="preserve"> 2018</w:t>
        </w:r>
      </w:hyperlink>
      <w:r w:rsidR="002A5FE9">
        <w:rPr>
          <w:noProof/>
        </w:rPr>
        <w:t>)</w:t>
      </w:r>
      <w:r w:rsidR="002A5FE9">
        <w:fldChar w:fldCharType="end"/>
      </w:r>
      <w:r w:rsidR="002A5FE9">
        <w:t xml:space="preserve">, and their membership is constrained by phenology </w:t>
      </w:r>
      <w:r w:rsidR="002A5FE9">
        <w:fldChar w:fldCharType="begin"/>
      </w:r>
      <w:r w:rsidR="002A5FE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2A5FE9">
        <w:rPr>
          <w:noProof/>
        </w:rPr>
        <w:t>(</w:t>
      </w:r>
      <w:hyperlink w:anchor="_ENREF_53" w:tooltip="Tur, 2015 #393" w:history="1">
        <w:r w:rsidR="002A5FE9">
          <w:rPr>
            <w:noProof/>
          </w:rPr>
          <w:t>Tur</w:t>
        </w:r>
        <w:r w:rsidR="002A5FE9" w:rsidRPr="001A5302">
          <w:rPr>
            <w:i/>
            <w:noProof/>
          </w:rPr>
          <w:t>, et al.</w:t>
        </w:r>
        <w:r w:rsidR="002A5FE9">
          <w:rPr>
            <w:noProof/>
          </w:rPr>
          <w:t xml:space="preserve"> 2015</w:t>
        </w:r>
      </w:hyperlink>
      <w:r w:rsidR="002A5FE9">
        <w:rPr>
          <w:noProof/>
        </w:rPr>
        <w:t xml:space="preserve">, </w:t>
      </w:r>
      <w:hyperlink w:anchor="_ENREF_58" w:tooltip="Valverde, 2016 #348" w:history="1">
        <w:r w:rsidR="002A5FE9">
          <w:rPr>
            <w:noProof/>
          </w:rPr>
          <w:t>Valverde</w:t>
        </w:r>
        <w:r w:rsidR="002A5FE9" w:rsidRPr="001A5302">
          <w:rPr>
            <w:i/>
            <w:noProof/>
          </w:rPr>
          <w:t>, et al.</w:t>
        </w:r>
        <w:r w:rsidR="002A5FE9">
          <w:rPr>
            <w:noProof/>
          </w:rPr>
          <w:t xml:space="preserve"> 2016</w:t>
        </w:r>
      </w:hyperlink>
      <w:r w:rsidR="002A5FE9">
        <w:rPr>
          <w:noProof/>
        </w:rPr>
        <w:t>)</w:t>
      </w:r>
      <w:r w:rsidR="002A5FE9">
        <w:fldChar w:fldCharType="end"/>
      </w:r>
      <w:r w:rsidR="002A5FE9">
        <w:t xml:space="preserve"> and spatial location </w:t>
      </w:r>
      <w:r w:rsidR="002A5FE9">
        <w:fldChar w:fldCharType="begin"/>
      </w:r>
      <w:r w:rsidR="002A5FE9">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2A5FE9">
        <w:rPr>
          <w:noProof/>
        </w:rPr>
        <w:t>(</w:t>
      </w:r>
      <w:hyperlink w:anchor="_ENREF_15" w:tooltip="Dupont, 2014 #361" w:history="1">
        <w:r w:rsidR="002A5FE9">
          <w:rPr>
            <w:noProof/>
          </w:rPr>
          <w:t>Dupont</w:t>
        </w:r>
        <w:r w:rsidR="002A5FE9" w:rsidRPr="001A5302">
          <w:rPr>
            <w:i/>
            <w:noProof/>
          </w:rPr>
          <w:t>, et al.</w:t>
        </w:r>
        <w:r w:rsidR="002A5FE9">
          <w:rPr>
            <w:noProof/>
          </w:rPr>
          <w:t xml:space="preserve"> 2014</w:t>
        </w:r>
      </w:hyperlink>
      <w:r w:rsidR="002A5FE9">
        <w:rPr>
          <w:noProof/>
        </w:rPr>
        <w:t>)</w:t>
      </w:r>
      <w:r w:rsidR="002A5FE9">
        <w:fldChar w:fldCharType="end"/>
      </w:r>
      <w:r w:rsidR="002A5FE9">
        <w:t xml:space="preserve">. Previous individual-based approaches have revealed the importance of inter-individual variation as conspecifics can belong to different modules </w:t>
      </w:r>
      <w:r w:rsidR="002A5FE9">
        <w:fldChar w:fldCharType="begin"/>
      </w:r>
      <w:r w:rsidR="002A5FE9">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2A5FE9">
        <w:rPr>
          <w:noProof/>
        </w:rPr>
        <w:t>(</w:t>
      </w:r>
      <w:hyperlink w:anchor="_ENREF_53" w:tooltip="Tur, 2015 #393" w:history="1">
        <w:r w:rsidR="002A5FE9">
          <w:rPr>
            <w:noProof/>
          </w:rPr>
          <w:t>Tur</w:t>
        </w:r>
        <w:r w:rsidR="002A5FE9" w:rsidRPr="001A5302">
          <w:rPr>
            <w:i/>
            <w:noProof/>
          </w:rPr>
          <w:t>, et al.</w:t>
        </w:r>
        <w:r w:rsidR="002A5FE9">
          <w:rPr>
            <w:noProof/>
          </w:rPr>
          <w:t xml:space="preserve"> 2015</w:t>
        </w:r>
      </w:hyperlink>
      <w:r w:rsidR="002A5FE9">
        <w:rPr>
          <w:noProof/>
        </w:rPr>
        <w:t>)</w:t>
      </w:r>
      <w:r w:rsidR="002A5FE9">
        <w:fldChar w:fldCharType="end"/>
      </w:r>
      <w:r w:rsidR="002A5FE9">
        <w:t xml:space="preserve">. Individual based modularity will shed light on how pollinator preferences structure plants into groups that interact more strongly with each other. </w:t>
      </w:r>
      <w:r w:rsidR="00FD31CB" w:rsidRPr="00FD31CB">
        <w:t>Nestedness is a quantitative measure describing the hierarchy of the interactions of the network. In nested networks, specialized nodes i.e. those with fewer interactions are linked with generalized nodes i.e. well connected nodes.</w:t>
      </w:r>
      <w:r w:rsidR="00FD31CB">
        <w:t xml:space="preserve"> Individuals may differ in their contributions. </w:t>
      </w:r>
      <w:r w:rsidR="003D4EB5">
        <w:t xml:space="preserve">Differences in attractiveness may also contribute to the structure of </w:t>
      </w:r>
      <w:r w:rsidR="003D4EB5">
        <w:lastRenderedPageBreak/>
        <w:t>the network as a whole.</w:t>
      </w:r>
      <w:r w:rsidR="00EA2687">
        <w:t xml:space="preserve"> By better understanding the attributes that give rise to network structures, we begin to give them more explanatory power.</w:t>
      </w:r>
    </w:p>
    <w:p w14:paraId="17BB2719" w14:textId="31185CEF" w:rsidR="00B84679" w:rsidRDefault="0071283C" w:rsidP="00B84679">
      <w:pPr>
        <w:spacing w:line="360" w:lineRule="auto"/>
      </w:pPr>
      <w:r>
        <w:t>In this study</w:t>
      </w:r>
      <w:r w:rsidR="00D5228E">
        <w:t>,</w:t>
      </w:r>
      <w:r>
        <w:t xml:space="preserve"> </w:t>
      </w:r>
      <w:r w:rsidR="00EE198B">
        <w:t>we observed flo</w:t>
      </w:r>
      <w:r w:rsidR="00677AD5">
        <w:t>wer</w:t>
      </w:r>
      <w:r w:rsidR="00EE198B">
        <w:t xml:space="preserve"> visitors to a spring blooming desert shrub and cactus community to investigate drivers that lead to differences in pollinator visitation rates.</w:t>
      </w:r>
      <w:r w:rsidR="00407C89">
        <w:t xml:space="preserve"> </w:t>
      </w:r>
      <w:r w:rsidR="00407C89" w:rsidRPr="005866A2">
        <w:t xml:space="preserve">In desert ecosystems, peak flowering periods are restricted to a relatively short period in the spring time which is strongly constrained by climatic conditions </w:t>
      </w:r>
      <w:r w:rsidR="00407C89" w:rsidRPr="00017572">
        <w:fldChar w:fldCharType="begin"/>
      </w:r>
      <w:r w:rsidR="00407C89" w:rsidRPr="005866A2">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407C89" w:rsidRPr="00017572">
        <w:fldChar w:fldCharType="separate"/>
      </w:r>
      <w:r w:rsidR="00407C89" w:rsidRPr="005866A2">
        <w:rPr>
          <w:noProof/>
        </w:rPr>
        <w:t>(</w:t>
      </w:r>
      <w:hyperlink w:anchor="_ENREF_26" w:tooltip="Jennings, 2001 #5" w:history="1">
        <w:r w:rsidR="00407C89" w:rsidRPr="005866A2">
          <w:rPr>
            <w:noProof/>
          </w:rPr>
          <w:t>Jennings 2001</w:t>
        </w:r>
      </w:hyperlink>
      <w:r w:rsidR="00407C89" w:rsidRPr="005866A2">
        <w:rPr>
          <w:noProof/>
        </w:rPr>
        <w:t>)</w:t>
      </w:r>
      <w:r w:rsidR="00407C89" w:rsidRPr="00017572">
        <w:fldChar w:fldCharType="end"/>
      </w:r>
      <w:r w:rsidR="00407C89" w:rsidRPr="005866A2">
        <w:t xml:space="preserve">. Spring blooming shrubs and cacti represent individual concentrations of floral resources and </w:t>
      </w:r>
      <w:r w:rsidR="00407C89">
        <w:t>we used them as a</w:t>
      </w:r>
      <w:r w:rsidR="00407C89" w:rsidRPr="005866A2">
        <w:t xml:space="preserve"> model system for studying how variation in floral density influences community interactions</w:t>
      </w:r>
      <w:r w:rsidR="00407C89">
        <w:t>.</w:t>
      </w:r>
      <w:r w:rsidR="00EE198B">
        <w:t xml:space="preserve"> </w:t>
      </w:r>
      <w:r w:rsidR="00B84679">
        <w:t>We used</w:t>
      </w:r>
      <w:r w:rsidR="00EE198B">
        <w:t xml:space="preserve"> these data to build</w:t>
      </w:r>
      <w:r w:rsidR="00B84679">
        <w:t xml:space="preserve"> an individual based pollinator-visitation ne</w:t>
      </w:r>
      <w:r w:rsidR="006D3B0E">
        <w:t>twork</w:t>
      </w:r>
      <w:r w:rsidR="00EE198B">
        <w:t xml:space="preserve"> to </w:t>
      </w:r>
      <w:r w:rsidR="00934AF8">
        <w:t>complement the visitation rates survey and to identify potential ways that these contexts can influence an individual’s role.</w:t>
      </w:r>
      <w:r w:rsidR="00EE198B">
        <w:t xml:space="preserve">. </w:t>
      </w:r>
      <w:r w:rsidR="005B6E3F">
        <w:t xml:space="preserve">We hypothesized that individual variation in traits associated with pollinator attractiveness predict an individual’s role within pollinator visitation networks and give rise to network structures. </w:t>
      </w:r>
      <w:r w:rsidR="00B84679">
        <w:t xml:space="preserve">Finally, we compared the species level and individual level networks in terms of nestedness, modularity and specialization to contribute to a better understanding of how individual interactions scale up into species-level patterns – to see which network properties are emergent properties of individual interactions.  </w:t>
      </w:r>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74D8BDAD"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individuals of </w:t>
      </w:r>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w:t>
      </w:r>
      <w:r w:rsidR="00107C52">
        <w:t>We georeferenced a</w:t>
      </w:r>
      <w:r w:rsidR="009B06E7">
        <w:t>ll focal plants using a Garmin 64st handheld GPS.</w:t>
      </w:r>
    </w:p>
    <w:p w14:paraId="5B5042B3" w14:textId="77777777" w:rsidR="00107C52" w:rsidRDefault="00107C52" w:rsidP="00744A93">
      <w:pPr>
        <w:spacing w:line="360" w:lineRule="auto"/>
      </w:pPr>
    </w:p>
    <w:p w14:paraId="0037E366" w14:textId="2ACA8F7D" w:rsidR="007E588F" w:rsidRDefault="00107C52" w:rsidP="00744A93">
      <w:pPr>
        <w:spacing w:line="360" w:lineRule="auto"/>
      </w:pPr>
      <w:r>
        <w:lastRenderedPageBreak/>
        <w:t>We recorded f</w:t>
      </w:r>
      <w:r w:rsidR="00B80AE3">
        <w:t xml:space="preserve">lower-visitor </w:t>
      </w:r>
      <w:r w:rsidR="00855B08">
        <w:t>interactions for ea</w:t>
      </w:r>
      <w:r>
        <w:t>ch focal plant</w:t>
      </w:r>
      <w:r w:rsidR="00855B08">
        <w:t xml:space="preserve">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4967FF">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4967FF">
        <w:rPr>
          <w:noProof/>
        </w:rPr>
        <w:t>(</w:t>
      </w:r>
      <w:hyperlink w:anchor="_ENREF_60" w:tooltip="Westphal, 2008 #371" w:history="1">
        <w:r w:rsidR="002A5FE9">
          <w:rPr>
            <w:noProof/>
          </w:rPr>
          <w:t>Westphal</w:t>
        </w:r>
        <w:r w:rsidR="002A5FE9" w:rsidRPr="004967FF">
          <w:rPr>
            <w:i/>
            <w:noProof/>
          </w:rPr>
          <w:t>, et al.</w:t>
        </w:r>
        <w:r w:rsidR="002A5FE9">
          <w:rPr>
            <w:noProof/>
          </w:rPr>
          <w:t xml:space="preserve"> 2008</w:t>
        </w:r>
      </w:hyperlink>
      <w:r w:rsidR="004967FF">
        <w:rPr>
          <w:noProof/>
        </w:rPr>
        <w:t>)</w:t>
      </w:r>
      <w:r w:rsidR="0054757A">
        <w:fldChar w:fldCharType="end"/>
      </w:r>
      <w:r w:rsidR="009A550B">
        <w:t xml:space="preserve">. </w:t>
      </w:r>
    </w:p>
    <w:p w14:paraId="65EFC84E" w14:textId="4B171366"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ere excluded </w:t>
      </w:r>
      <w:r w:rsidR="00D2051A">
        <w:t>such as</w:t>
      </w:r>
      <w:r>
        <w:t xml:space="preserv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 xml:space="preserve">micro-beeflys (Mythicomyiida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r w:rsidR="00F81A2D">
        <w:rPr>
          <w:i/>
        </w:rPr>
        <w:t>Larrea</w:t>
      </w:r>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F218CE">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F218CE">
        <w:rPr>
          <w:noProof/>
        </w:rPr>
        <w:t>(</w:t>
      </w:r>
      <w:hyperlink w:anchor="_ENREF_38" w:tooltip="Oliver, 1993 #265" w:history="1">
        <w:r w:rsidR="002A5FE9">
          <w:rPr>
            <w:noProof/>
          </w:rPr>
          <w:t>Oliver and Beattie 1993</w:t>
        </w:r>
      </w:hyperlink>
      <w:r w:rsidR="00F218CE">
        <w:rPr>
          <w:noProof/>
        </w:rPr>
        <w:t>)</w:t>
      </w:r>
      <w:r w:rsidR="00D159F2">
        <w:fldChar w:fldCharType="end"/>
      </w:r>
      <w:r w:rsidR="00232655">
        <w:t xml:space="preserve">. This method provides information about the linkages between different genera and functional groups. </w:t>
      </w:r>
    </w:p>
    <w:p w14:paraId="7959369C" w14:textId="7DA599E5"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We tracked shrub phenology and estimated site</w:t>
      </w:r>
      <w:r w:rsidR="006222CC">
        <w:t>-</w:t>
      </w:r>
      <w:r w:rsidR="00511A19">
        <w:t>level floral density by counting the number of blooming shrubs of each species in</w:t>
      </w:r>
      <w:r w:rsidR="00EB772F">
        <w:t xml:space="preserve"> four 10 m by 50 m band transects on 13</w:t>
      </w:r>
      <w:r w:rsidR="00511A19">
        <w:t xml:space="preserve"> days over the study period. </w:t>
      </w:r>
      <w:r w:rsidR="00187250">
        <w:t>This was 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7C9E1A3A" w:rsidR="00621AEE" w:rsidRDefault="002972F0" w:rsidP="00744A93">
      <w:pPr>
        <w:spacing w:line="360" w:lineRule="auto"/>
      </w:pPr>
      <w:r w:rsidRPr="002972F0">
        <w:lastRenderedPageBreak/>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r w:rsidR="00086573">
        <w:t>imputeTS,</w:t>
      </w:r>
      <w:r w:rsidR="00493C06">
        <w:t xml:space="preserve"> </w:t>
      </w:r>
      <w:r w:rsidR="00493C06">
        <w:fldChar w:fldCharType="begin"/>
      </w:r>
      <w:r w:rsidR="00F218CE">
        <w:instrText xml:space="preserve"> ADDIN EN.CITE &lt;EndNote&gt;&lt;Cite&gt;&lt;Author&gt;Moritz&lt;/Author&gt;&lt;Year&gt;2017&lt;/Year&gt;&lt;RecNum&gt;372&lt;/RecNum&gt;&lt;DisplayText&gt;(Moritz and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F218CE">
        <w:rPr>
          <w:noProof/>
        </w:rPr>
        <w:t>(</w:t>
      </w:r>
      <w:hyperlink w:anchor="_ENREF_33" w:tooltip="Moritz, 2017 #372" w:history="1">
        <w:r w:rsidR="002A5FE9">
          <w:rPr>
            <w:noProof/>
          </w:rPr>
          <w:t>Moritz and Bartz-Beielstein 2017</w:t>
        </w:r>
      </w:hyperlink>
      <w:r w:rsidR="00F218CE">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p>
    <w:p w14:paraId="52837BF5" w14:textId="3CD2ABFA"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E91512">
        <w:instrText xml:space="preserve"> ADDIN EN.CITE &lt;EndNote&gt;&lt;Cite&gt;&lt;Author&gt;Zuur&lt;/Author&gt;&lt;Year&gt;2009&lt;/Year&gt;&lt;RecNum&gt;343&lt;/RecNum&gt;&lt;DisplayText&gt;(Zuur&lt;style face="italic"&gt;, et al.&lt;/style&gt;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E91512">
        <w:rPr>
          <w:noProof/>
        </w:rPr>
        <w:t>(</w:t>
      </w:r>
      <w:hyperlink w:anchor="_ENREF_61" w:tooltip="Zuur, 2009 #343" w:history="1">
        <w:r w:rsidR="002A5FE9">
          <w:rPr>
            <w:noProof/>
          </w:rPr>
          <w:t>Zuur</w:t>
        </w:r>
        <w:r w:rsidR="002A5FE9" w:rsidRPr="00E91512">
          <w:rPr>
            <w:i/>
            <w:noProof/>
          </w:rPr>
          <w:t>, et al.</w:t>
        </w:r>
        <w:r w:rsidR="002A5FE9">
          <w:rPr>
            <w:noProof/>
          </w:rPr>
          <w:t xml:space="preserve"> 2009</w:t>
        </w:r>
      </w:hyperlink>
      <w:r w:rsidR="00E91512">
        <w:rPr>
          <w:noProof/>
        </w:rPr>
        <w:t>)</w:t>
      </w:r>
      <w:r w:rsidR="00E91512">
        <w:fldChar w:fldCharType="end"/>
      </w:r>
      <w:r w:rsidR="009D2AD2">
        <w:t xml:space="preserve">. </w:t>
      </w:r>
      <w:r w:rsidR="00DB28BB">
        <w:t xml:space="preserve">Height and </w:t>
      </w:r>
      <w:r w:rsidR="005E1441">
        <w:t>floral display size were</w:t>
      </w:r>
      <w:r w:rsidR="00DB28BB">
        <w:t xml:space="preserve"> positively correlated</w:t>
      </w:r>
      <w:r w:rsidR="00351064">
        <w:t xml:space="preserve"> (</w:t>
      </w:r>
      <w:r w:rsidR="0067038C">
        <w:t>Figure A1),</w:t>
      </w:r>
      <w:ins w:id="1" w:author="zenrunner" w:date="2019-06-20T10:06:00Z">
        <w:r w:rsidR="00F90205">
          <w:t xml:space="preserve"> </w:t>
        </w:r>
      </w:ins>
      <w:r w:rsidR="00351064">
        <w:t>Pearson’s = 0.537, p &lt; 0.0001, df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r w:rsidR="00FF5C43">
        <w:t xml:space="preserve">the </w:t>
      </w:r>
      <w:r w:rsidR="002B3EE1">
        <w:t xml:space="preserve">vif </w:t>
      </w:r>
      <w:r w:rsidR="00FF5C43">
        <w:t xml:space="preserve">function from the R package </w:t>
      </w:r>
      <w:r w:rsidR="002B3EE1">
        <w:t>car</w:t>
      </w:r>
      <w:r w:rsidR="00493C06">
        <w:t xml:space="preserve"> </w:t>
      </w:r>
      <w:r w:rsidR="00493C06">
        <w:fldChar w:fldCharType="begin"/>
      </w:r>
      <w:r w:rsidR="004967FF">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67FF">
        <w:rPr>
          <w:noProof/>
        </w:rPr>
        <w:t>(</w:t>
      </w:r>
      <w:hyperlink w:anchor="_ENREF_18" w:tooltip="Fox, 2012 #374" w:history="1">
        <w:r w:rsidR="002A5FE9">
          <w:rPr>
            <w:noProof/>
          </w:rPr>
          <w:t>Fox</w:t>
        </w:r>
        <w:r w:rsidR="002A5FE9" w:rsidRPr="004967FF">
          <w:rPr>
            <w:i/>
            <w:noProof/>
          </w:rPr>
          <w:t>, et al.</w:t>
        </w:r>
        <w:r w:rsidR="002A5FE9">
          <w:rPr>
            <w:noProof/>
          </w:rPr>
          <w:t xml:space="preserve"> 2012</w:t>
        </w:r>
      </w:hyperlink>
      <w:r w:rsidR="004967FF">
        <w:rPr>
          <w:noProof/>
        </w:rPr>
        <w:t>)</w:t>
      </w:r>
      <w:r w:rsidR="00493C06">
        <w:fldChar w:fldCharType="end"/>
      </w:r>
      <w:r w:rsidR="002B3EE1">
        <w:t xml:space="preserve">. </w:t>
      </w:r>
    </w:p>
    <w:p w14:paraId="36B5C2B3" w14:textId="7DFC7B3F" w:rsidR="00EF2A13"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r w:rsidR="00B70612">
        <w:t xml:space="preserve">the R package </w:t>
      </w:r>
      <w:r w:rsidR="009D2AD2">
        <w:t>spdep</w:t>
      </w:r>
      <w:r w:rsidR="00493C06">
        <w:t xml:space="preserve"> </w:t>
      </w:r>
      <w:r w:rsidR="00493C06">
        <w:fldChar w:fldCharType="begin"/>
      </w:r>
      <w:r w:rsidR="004967FF">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67FF">
        <w:rPr>
          <w:noProof/>
        </w:rPr>
        <w:t>(</w:t>
      </w:r>
      <w:hyperlink w:anchor="_ENREF_5" w:tooltip="Bivand, 2011 #373" w:history="1">
        <w:r w:rsidR="002A5FE9">
          <w:rPr>
            <w:noProof/>
          </w:rPr>
          <w:t>Bivand</w:t>
        </w:r>
        <w:r w:rsidR="002A5FE9" w:rsidRPr="004967FF">
          <w:rPr>
            <w:i/>
            <w:noProof/>
          </w:rPr>
          <w:t>, et al.</w:t>
        </w:r>
        <w:r w:rsidR="002A5FE9">
          <w:rPr>
            <w:noProof/>
          </w:rPr>
          <w:t xml:space="preserve"> 2011</w:t>
        </w:r>
      </w:hyperlink>
      <w:r w:rsidR="004967FF">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3C5260D1"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w:t>
      </w:r>
      <w:r w:rsidR="00E21445">
        <w:t xml:space="preserve">e built a quantitative, </w:t>
      </w:r>
      <w:r w:rsidR="00E21445" w:rsidRPr="0004543E">
        <w:t>bipartite network</w:t>
      </w:r>
      <w:r w:rsidR="00E21445">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2A5FE9">
          <w:rPr>
            <w:noProof/>
          </w:rPr>
          <w:t>Dormann 2011</w:t>
        </w:r>
      </w:hyperlink>
      <w:r w:rsidR="005119E1">
        <w:rPr>
          <w:noProof/>
        </w:rPr>
        <w:t>)</w:t>
      </w:r>
      <w:r w:rsidR="005119E1">
        <w:fldChar w:fldCharType="end"/>
      </w:r>
      <w:r w:rsidR="00CA7C43">
        <w:t>.</w:t>
      </w:r>
      <w:r w:rsidR="00602DEA">
        <w:t xml:space="preserve"> </w:t>
      </w:r>
      <w:r w:rsidR="005D187F" w:rsidRPr="005D187F">
        <w:t>We also calculated the extent to which each plant’s interaction contributes to network nestedness in comparison to a random null model that controls for degree differences</w:t>
      </w:r>
      <w:r w:rsidR="005D187F">
        <w:t xml:space="preserve"> (Saavedra and Stouffer 2013). </w:t>
      </w:r>
      <w:r w:rsidR="0008683B">
        <w:t xml:space="preserve">All bipartite </w:t>
      </w:r>
      <w:r w:rsidR="0008683B">
        <w:lastRenderedPageBreak/>
        <w:t xml:space="preserve">network indices were calculated using functions within the bipartite </w:t>
      </w:r>
      <w:r w:rsidR="00F67FB8">
        <w:t xml:space="preserve">R </w:t>
      </w:r>
      <w:r w:rsidR="0008683B">
        <w:t xml:space="preserve">package </w:t>
      </w:r>
      <w:r w:rsidR="0008683B">
        <w:fldChar w:fldCharType="begin"/>
      </w:r>
      <w:r w:rsidR="004967FF">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4967FF">
        <w:rPr>
          <w:noProof/>
        </w:rPr>
        <w:t>(</w:t>
      </w:r>
      <w:hyperlink w:anchor="_ENREF_12" w:tooltip="Dormann, 2008 #375" w:history="1">
        <w:r w:rsidR="002A5FE9">
          <w:rPr>
            <w:noProof/>
          </w:rPr>
          <w:t>Dormann</w:t>
        </w:r>
        <w:r w:rsidR="002A5FE9" w:rsidRPr="004967FF">
          <w:rPr>
            <w:i/>
            <w:noProof/>
          </w:rPr>
          <w:t>, et al.</w:t>
        </w:r>
        <w:r w:rsidR="002A5FE9">
          <w:rPr>
            <w:noProof/>
          </w:rPr>
          <w:t xml:space="preserve"> 2008</w:t>
        </w:r>
      </w:hyperlink>
      <w:r w:rsidR="004967FF">
        <w:rPr>
          <w:noProof/>
        </w:rPr>
        <w:t>)</w:t>
      </w:r>
      <w:r w:rsidR="0008683B">
        <w:fldChar w:fldCharType="end"/>
      </w:r>
      <w:r w:rsidR="0008683B">
        <w:t>.</w:t>
      </w:r>
    </w:p>
    <w:p w14:paraId="418AAB2A" w14:textId="2474859F" w:rsidR="00DB1449" w:rsidRPr="002F14F8" w:rsidRDefault="001C7B30" w:rsidP="00744A93">
      <w:pPr>
        <w:spacing w:line="360" w:lineRule="auto"/>
        <w:rPr>
          <w:highlight w:val="yellow"/>
        </w:rPr>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vidual based unipartite network and</w:t>
      </w:r>
      <w:r w:rsidR="00DE4AAC">
        <w:t xml:space="preserve"> </w:t>
      </w:r>
      <w:r w:rsidR="00A406C0">
        <w:t>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F218CE">
        <w:instrText xml:space="preserve"> ADDIN EN.CITE &lt;EndNote&gt;&lt;Cite&gt;&lt;Author&gt;Csardi&lt;/Author&gt;&lt;Year&gt;2006&lt;/Year&gt;&lt;RecNum&gt;377&lt;/RecNum&gt;&lt;DisplayText&gt;(Csardi and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F218CE">
        <w:rPr>
          <w:noProof/>
        </w:rPr>
        <w:t>(</w:t>
      </w:r>
      <w:hyperlink w:anchor="_ENREF_9" w:tooltip="Csardi, 2006 #377" w:history="1">
        <w:r w:rsidR="002A5FE9">
          <w:rPr>
            <w:noProof/>
          </w:rPr>
          <w:t>Csardi and Nepusz 2006</w:t>
        </w:r>
      </w:hyperlink>
      <w:r w:rsidR="00F218CE">
        <w:rPr>
          <w:noProof/>
        </w:rPr>
        <w:t>)</w:t>
      </w:r>
      <w:r w:rsidR="00493C06">
        <w:fldChar w:fldCharType="end"/>
      </w:r>
      <w:r w:rsidR="00DB1449">
        <w:t xml:space="preserve">. </w:t>
      </w:r>
      <w:r w:rsidR="00673432">
        <w:t>In species networks, these measures describe the importance of species</w:t>
      </w:r>
      <w:r w:rsidR="004B1EAD">
        <w:t xml:space="preserve"> (Gonzalez 2010, Jordano 2006). </w:t>
      </w:r>
      <w:r w:rsidR="00A406C0" w:rsidRPr="002F14F8">
        <w:t>Degree is the numb</w:t>
      </w:r>
      <w:r w:rsidRPr="002F14F8">
        <w:t>er of links per individual. In</w:t>
      </w:r>
      <w:r w:rsidR="00A406C0" w:rsidRPr="002F14F8">
        <w:t xml:space="preserve"> plant-plant network</w:t>
      </w:r>
      <w:r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r w:rsidR="00A406C0" w:rsidRPr="002F14F8">
        <w:t>Eigancentrality extends the concept of degree centrality but takes into the account of the importance degree of the interactors</w:t>
      </w:r>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r w:rsidR="00A406C0">
        <w:t>B</w:t>
      </w:r>
      <w:r w:rsidR="00A406C0" w:rsidRPr="00AE135B">
        <w:t>etweenness</w:t>
      </w:r>
      <w:r w:rsidR="00A406C0">
        <w:t xml:space="preserve"> is </w:t>
      </w:r>
      <w:r w:rsidR="001701AC">
        <w:t xml:space="preserve">the </w:t>
      </w:r>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4967FF">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4967FF">
        <w:rPr>
          <w:noProof/>
        </w:rPr>
        <w:t>(</w:t>
      </w:r>
      <w:hyperlink w:anchor="_ENREF_19" w:tooltip="Freeman, 1978 #384" w:history="1">
        <w:r w:rsidR="002A5FE9">
          <w:rPr>
            <w:noProof/>
          </w:rPr>
          <w:t>Freeman 1978</w:t>
        </w:r>
      </w:hyperlink>
      <w:r w:rsidR="004967FF">
        <w:rPr>
          <w:noProof/>
        </w:rPr>
        <w:t xml:space="preserve">, </w:t>
      </w:r>
      <w:hyperlink w:anchor="_ENREF_29" w:tooltip="Martín-González, 2010 #347" w:history="1">
        <w:r w:rsidR="002A5FE9">
          <w:rPr>
            <w:noProof/>
          </w:rPr>
          <w:t>Martín-González</w:t>
        </w:r>
        <w:r w:rsidR="002A5FE9" w:rsidRPr="004967FF">
          <w:rPr>
            <w:i/>
            <w:noProof/>
          </w:rPr>
          <w:t>, et al.</w:t>
        </w:r>
        <w:r w:rsidR="002A5FE9">
          <w:rPr>
            <w:noProof/>
          </w:rPr>
          <w:t xml:space="preserve"> 2010</w:t>
        </w:r>
      </w:hyperlink>
      <w:r w:rsidR="004967FF">
        <w:rPr>
          <w:noProof/>
        </w:rPr>
        <w:t>)</w:t>
      </w:r>
      <w:r w:rsidR="008E4630">
        <w:fldChar w:fldCharType="end"/>
      </w:r>
      <w:r w:rsidR="00D05E91">
        <w:t>.</w:t>
      </w:r>
      <w:r w:rsidR="00185A3D">
        <w:t xml:space="preserve"> We used Kruskal-Wallis tests to test for the difference in centrality between species. </w:t>
      </w:r>
    </w:p>
    <w:p w14:paraId="568B9918" w14:textId="3505CA2B" w:rsidR="009F0B79" w:rsidRDefault="00DB1449" w:rsidP="00744A93">
      <w:pPr>
        <w:spacing w:line="360" w:lineRule="auto"/>
      </w:pPr>
      <w:r>
        <w:t>We</w:t>
      </w:r>
      <w:r w:rsidR="00A406C0">
        <w:t xml:space="preserve"> fit GLMM </w:t>
      </w:r>
      <w:r w:rsidR="00B8281C">
        <w:t xml:space="preserve">(glmmTMB) </w:t>
      </w:r>
      <w:r w:rsidR="00555574">
        <w:fldChar w:fldCharType="begin"/>
      </w:r>
      <w:r w:rsidR="004967FF">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4967FF">
        <w:rPr>
          <w:noProof/>
        </w:rPr>
        <w:t>(</w:t>
      </w:r>
      <w:hyperlink w:anchor="_ENREF_8" w:tooltip="Brooks, 2017 #378" w:history="1">
        <w:r w:rsidR="002A5FE9">
          <w:rPr>
            <w:noProof/>
          </w:rPr>
          <w:t>Brooks</w:t>
        </w:r>
        <w:r w:rsidR="002A5FE9" w:rsidRPr="004967FF">
          <w:rPr>
            <w:i/>
            <w:noProof/>
          </w:rPr>
          <w:t>, et al.</w:t>
        </w:r>
        <w:r w:rsidR="002A5FE9">
          <w:rPr>
            <w:noProof/>
          </w:rPr>
          <w:t xml:space="preserve"> 2017</w:t>
        </w:r>
      </w:hyperlink>
      <w:r w:rsidR="004967FF">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1C95985E" w:rsidR="00A406C0" w:rsidRDefault="00A406C0" w:rsidP="00744A93">
      <w:pPr>
        <w:spacing w:line="360" w:lineRule="auto"/>
      </w:pPr>
      <w:r>
        <w:t xml:space="preserve">Betweenness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1A5302">
        <w:instrText xml:space="preserve"> ADDIN EN.CITE &lt;EndNote&gt;&lt;Cite&gt;&lt;Author&gt;Guimera&lt;/Author&gt;&lt;Year&gt;2005&lt;/Year&gt;&lt;RecNum&gt;397&lt;/RecNum&gt;&lt;DisplayText&gt;(Dupont&lt;style face="italic"&gt;, et al.&lt;/style&gt; 2011, Guimera and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1A5302">
        <w:rPr>
          <w:noProof/>
        </w:rPr>
        <w:t>(</w:t>
      </w:r>
      <w:hyperlink w:anchor="_ENREF_14" w:tooltip="Dupont, 2011 #369" w:history="1">
        <w:r w:rsidR="002A5FE9">
          <w:rPr>
            <w:noProof/>
          </w:rPr>
          <w:t>Dupont</w:t>
        </w:r>
        <w:r w:rsidR="002A5FE9" w:rsidRPr="001A5302">
          <w:rPr>
            <w:i/>
            <w:noProof/>
          </w:rPr>
          <w:t>, et al.</w:t>
        </w:r>
        <w:r w:rsidR="002A5FE9">
          <w:rPr>
            <w:noProof/>
          </w:rPr>
          <w:t xml:space="preserve"> 2011</w:t>
        </w:r>
      </w:hyperlink>
      <w:r w:rsidR="001A5302">
        <w:rPr>
          <w:noProof/>
        </w:rPr>
        <w:t xml:space="preserve">, </w:t>
      </w:r>
      <w:hyperlink w:anchor="_ENREF_23" w:tooltip="Guimera, 2005 #397" w:history="1">
        <w:r w:rsidR="002A5FE9">
          <w:rPr>
            <w:noProof/>
          </w:rPr>
          <w:t>Guimera and Amaral 2005</w:t>
        </w:r>
      </w:hyperlink>
      <w:r w:rsidR="001A5302">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3A3FDD51" w14:textId="3A8F905E" w:rsidR="00D026D2" w:rsidRDefault="00D026D2" w:rsidP="00744A93">
      <w:pPr>
        <w:spacing w:line="360" w:lineRule="auto"/>
      </w:pPr>
    </w:p>
    <w:p w14:paraId="5188F5A5" w14:textId="23CD71F9" w:rsidR="00D026D2" w:rsidRDefault="00D026D2" w:rsidP="00D026D2">
      <w:pPr>
        <w:spacing w:line="360" w:lineRule="auto"/>
      </w:pPr>
      <w:r>
        <w:lastRenderedPageBreak/>
        <w:t xml:space="preserve">To calculate the proportion of linked conspecifics and heterospecific plants, we created a series of unweighted, unipartite networks. We calculated these for each individual plant. </w:t>
      </w:r>
    </w:p>
    <w:p w14:paraId="2C0E32BC" w14:textId="05E3E62C" w:rsidR="004F2CB8" w:rsidRDefault="004F2CB8" w:rsidP="00744A93">
      <w:pPr>
        <w:spacing w:line="360" w:lineRule="auto"/>
      </w:pPr>
      <w:r>
        <w:t xml:space="preserve">The number of </w:t>
      </w:r>
      <w:r w:rsidR="00D026D2">
        <w:t>linked</w:t>
      </w:r>
      <w:r>
        <w:t xml:space="preserve"> and </w:t>
      </w:r>
      <w:r w:rsidR="00D026D2">
        <w:t>unlinked</w:t>
      </w:r>
      <w:r>
        <w:t xml:space="preserve"> conspecific or heterospecific plants were used as </w:t>
      </w:r>
      <w:r w:rsidR="00D026D2">
        <w:t xml:space="preserve">a </w:t>
      </w:r>
      <w:r>
        <w:t>binomial response variable</w:t>
      </w:r>
      <w:r w:rsidR="00D026D2">
        <w:t>.</w:t>
      </w:r>
      <w:r>
        <w:t xml:space="preserve"> </w:t>
      </w:r>
      <w:r w:rsidR="00D026D2">
        <w:t>Q</w:t>
      </w:r>
      <w:r w:rsidR="00567CF3">
        <w:t>uasibinomial</w:t>
      </w:r>
      <w:r w:rsidR="00D026D2">
        <w:t xml:space="preserve"> family</w:t>
      </w:r>
      <w:r w:rsidR="00567CF3">
        <w:t xml:space="preserve"> GLMM (MASS)</w:t>
      </w:r>
      <w:r w:rsidR="00493111">
        <w:t xml:space="preserv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59" w:tooltip="Venables, 2013 #379" w:history="1">
        <w:r w:rsidR="002A5FE9">
          <w:rPr>
            <w:noProof/>
          </w:rPr>
          <w:t>Venables and Ripley 2013</w:t>
        </w:r>
      </w:hyperlink>
      <w:r w:rsidR="00F218CE">
        <w:rPr>
          <w:noProof/>
        </w:rPr>
        <w:t>)</w:t>
      </w:r>
      <w:r w:rsidR="00493111">
        <w:fldChar w:fldCharType="end"/>
      </w:r>
      <w:r>
        <w:t xml:space="preserve"> </w:t>
      </w:r>
      <w:r w:rsidR="00D026D2">
        <w:t xml:space="preserve">was used </w:t>
      </w:r>
      <w:r>
        <w:t>to account for overdispersion and plant s</w:t>
      </w:r>
      <w:r w:rsidR="00567CF3">
        <w:t xml:space="preserve">pecies was included as a random effect. </w:t>
      </w:r>
      <w:r>
        <w:t>Degree, eiganvector</w:t>
      </w:r>
      <w:r w:rsidR="000E1368">
        <w:t>,</w:t>
      </w:r>
      <w:r>
        <w:t xml:space="preserve"> and closeness centrality measures were strongly</w:t>
      </w:r>
      <w:r w:rsidR="0086351C">
        <w:t xml:space="preserve"> and positively</w:t>
      </w:r>
      <w:r>
        <w:t xml:space="preserve"> correlated </w:t>
      </w:r>
      <w:r w:rsidR="00E82304">
        <w:t>with each other (Table A3</w:t>
      </w:r>
      <w:r w:rsidR="00567CF3">
        <w:t xml:space="preserve">). </w:t>
      </w:r>
      <w:r w:rsidR="00E31254">
        <w:t>Hence</w:t>
      </w:r>
      <w:r w:rsidR="00567CF3">
        <w:t xml:space="preserve">, only </w:t>
      </w:r>
      <w:r>
        <w:t>degree centrality was included in these models because it is the most commonly reported measure</w:t>
      </w:r>
      <w:r w:rsidR="003F11F7">
        <w:t xml:space="preserve"> in the network literature</w:t>
      </w:r>
      <w:r>
        <w:t xml:space="preserve">. Betweenness centrality, study day, visitation rates, shrub density and floral display size were used as predictors. Models were compared to random intercept </w:t>
      </w:r>
      <w:r w:rsidR="00DD6C21">
        <w:t xml:space="preserve">only models </w:t>
      </w:r>
      <w:r>
        <w:t>using AIC and likelihood ratio tests</w:t>
      </w:r>
      <w:r w:rsidR="00CD66F0">
        <w:t xml:space="preserve"> to identify </w:t>
      </w:r>
      <w:r w:rsidR="00A44B46">
        <w:t xml:space="preserve">the most </w:t>
      </w:r>
      <w:r w:rsidR="00A44EBB">
        <w:t>parsimonious</w:t>
      </w:r>
      <w:r w:rsidR="00A44B46">
        <w:t xml:space="preserve"> models</w:t>
      </w:r>
      <w:r>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5BB80835"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r w:rsidR="00493111">
        <w:t>r</w:t>
      </w:r>
      <w:r w:rsidR="00494C97">
        <w:t>netcarto,</w:t>
      </w:r>
      <w:r w:rsidR="00A406C0">
        <w:t xml:space="preserve"> </w:t>
      </w:r>
      <w:r w:rsidR="00493111">
        <w:fldChar w:fldCharType="begin"/>
      </w:r>
      <w:r w:rsidR="00F218CE">
        <w:instrText xml:space="preserve"> ADDIN EN.CITE &lt;EndNote&gt;&lt;Cite&gt;&lt;Author&gt;Doulcier&lt;/Author&gt;&lt;Year&gt;2015&lt;/Year&gt;&lt;RecNum&gt;380&lt;/RecNum&gt;&lt;DisplayText&gt;(Doulcier and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F218CE">
        <w:rPr>
          <w:noProof/>
        </w:rPr>
        <w:t>(</w:t>
      </w:r>
      <w:hyperlink w:anchor="_ENREF_13" w:tooltip="Doulcier, 2015 #380" w:history="1">
        <w:r w:rsidR="002A5FE9">
          <w:rPr>
            <w:noProof/>
          </w:rPr>
          <w:t>Doulcier and Stouffer 2015</w:t>
        </w:r>
      </w:hyperlink>
      <w:r w:rsidR="00F218CE">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F218CE">
        <w:instrText xml:space="preserve"> ADDIN EN.CITE &lt;EndNote&gt;&lt;Cite&gt;&lt;Author&gt;Oksanen&lt;/Author&gt;&lt;RecNum&gt;381&lt;/RecNum&gt;&lt;DisplayText&gt;(Oksanen and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F218CE">
        <w:rPr>
          <w:noProof/>
        </w:rPr>
        <w:t>(</w:t>
      </w:r>
      <w:hyperlink w:anchor="_ENREF_35" w:tooltip="Oksanen,  #381" w:history="1">
        <w:r w:rsidR="002A5FE9">
          <w:rPr>
            <w:noProof/>
          </w:rPr>
          <w:t>Oksanen and Blanchet</w:t>
        </w:r>
      </w:hyperlink>
      <w:r w:rsidR="00F218CE">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D12CA5">
        <w:t xml:space="preserve">To explore the role of </w:t>
      </w:r>
      <w:r w:rsidR="00A406C0">
        <w:t xml:space="preserve">individual traits and neighbourhood on modularity, and therefore ecological dynamics, we built multinomial models </w:t>
      </w:r>
      <w:r w:rsidR="00C23C14">
        <w:t xml:space="preserve">using the </w:t>
      </w:r>
      <w:r w:rsidR="00A406C0">
        <w:t>nnet</w:t>
      </w:r>
      <w:r w:rsidR="00C23C14">
        <w:t xml:space="preserve"> packag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59" w:tooltip="Venables, 2013 #379" w:history="1">
        <w:r w:rsidR="002A5FE9">
          <w:rPr>
            <w:noProof/>
          </w:rPr>
          <w:t>Venables and Ripley 2013</w:t>
        </w:r>
      </w:hyperlink>
      <w:r w:rsidR="00F218CE">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297BDC34"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 xml:space="preserve">measures the deviation of observed interactions from those </w:t>
      </w:r>
      <w:r w:rsidRPr="005A710B">
        <w:lastRenderedPageBreak/>
        <w:t>expected given the marginal totals of the species.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4967FF">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67FF">
        <w:rPr>
          <w:noProof/>
        </w:rPr>
        <w:t>(</w:t>
      </w:r>
      <w:hyperlink w:anchor="_ENREF_6" w:tooltip="Blüthgen, 2006 #355" w:history="1">
        <w:r w:rsidR="002A5FE9">
          <w:rPr>
            <w:noProof/>
          </w:rPr>
          <w:t>Blüthgen</w:t>
        </w:r>
        <w:r w:rsidR="002A5FE9" w:rsidRPr="004967FF">
          <w:rPr>
            <w:i/>
            <w:noProof/>
          </w:rPr>
          <w:t>, et al.</w:t>
        </w:r>
        <w:r w:rsidR="002A5FE9">
          <w:rPr>
            <w:noProof/>
          </w:rPr>
          <w:t xml:space="preserve"> 2006</w:t>
        </w:r>
      </w:hyperlink>
      <w:r w:rsidR="004967FF">
        <w:rPr>
          <w:noProof/>
        </w:rPr>
        <w:t>)</w:t>
      </w:r>
      <w:r w:rsidR="00493111">
        <w:fldChar w:fldCharType="end"/>
      </w:r>
      <w:r w:rsidRPr="005A710B">
        <w:t xml:space="preserve">. Weighted nestedness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F218CE">
        <w:instrText xml:space="preserve"> ADDIN EN.CITE &lt;EndNote&gt;&lt;Cite&gt;&lt;Author&gt;Almeida-Neto&lt;/Author&gt;&lt;Year&gt;2011&lt;/Year&gt;&lt;RecNum&gt;382&lt;/RecNum&gt;&lt;DisplayText&gt;(Almeida-Neto and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F218CE">
        <w:rPr>
          <w:noProof/>
        </w:rPr>
        <w:t>(</w:t>
      </w:r>
      <w:hyperlink w:anchor="_ENREF_2" w:tooltip="Almeida-Neto, 2011 #382" w:history="1">
        <w:r w:rsidR="002A5FE9">
          <w:rPr>
            <w:noProof/>
          </w:rPr>
          <w:t>Almeida-Neto and Ulrich 2011</w:t>
        </w:r>
      </w:hyperlink>
      <w:r w:rsidR="00F218CE">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4967FF">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4967FF">
        <w:rPr>
          <w:noProof/>
        </w:rPr>
        <w:t>(</w:t>
      </w:r>
      <w:hyperlink w:anchor="_ENREF_57" w:tooltip="Tylianakis, 2007 #398" w:history="1">
        <w:r w:rsidR="002A5FE9">
          <w:rPr>
            <w:noProof/>
          </w:rPr>
          <w:t>Tylianakis</w:t>
        </w:r>
        <w:r w:rsidR="002A5FE9" w:rsidRPr="004967FF">
          <w:rPr>
            <w:i/>
            <w:noProof/>
          </w:rPr>
          <w:t>, et al.</w:t>
        </w:r>
        <w:r w:rsidR="002A5FE9">
          <w:rPr>
            <w:noProof/>
          </w:rPr>
          <w:t xml:space="preserve"> 2007</w:t>
        </w:r>
      </w:hyperlink>
      <w:r w:rsidR="004967FF">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F218CE">
        <w:instrText xml:space="preserve"> ADDIN EN.CITE &lt;EndNote&gt;&lt;Cite&gt;&lt;Author&gt;Poisot&lt;/Author&gt;&lt;Year&gt;2014&lt;/Year&gt;&lt;RecNum&gt;358&lt;/RecNum&gt;&lt;DisplayText&gt;(Poisot and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F218CE">
        <w:rPr>
          <w:noProof/>
        </w:rPr>
        <w:t>(</w:t>
      </w:r>
      <w:hyperlink w:anchor="_ENREF_40" w:tooltip="Poisot, 2014 #358" w:history="1">
        <w:r w:rsidR="002A5FE9">
          <w:rPr>
            <w:noProof/>
          </w:rPr>
          <w:t>Poisot and Gravel 2014</w:t>
        </w:r>
      </w:hyperlink>
      <w:r w:rsidR="00F218CE">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2A5FE9">
          <w:rPr>
            <w:noProof/>
          </w:rPr>
          <w:t>Beckett 2016</w:t>
        </w:r>
      </w:hyperlink>
      <w:r w:rsidR="00201A8D">
        <w:rPr>
          <w:noProof/>
        </w:rPr>
        <w:t>)</w:t>
      </w:r>
      <w:r w:rsidR="00201A8D">
        <w:fldChar w:fldCharType="end"/>
      </w:r>
      <w:r w:rsidR="005A03FF" w:rsidRPr="005A03FF">
        <w:t>.</w:t>
      </w:r>
      <w:r w:rsidR="005A03FF">
        <w:t xml:space="preserve"> </w:t>
      </w:r>
      <w:commentRangeStart w:id="2"/>
      <w:r w:rsidR="005A03FF">
        <w:t xml:space="preserve">Modularity can differ for the same network between unipartite and bipartite </w:t>
      </w:r>
      <w:commentRangeEnd w:id="2"/>
      <w:r w:rsidR="00E63711">
        <w:rPr>
          <w:rStyle w:val="CommentReference"/>
        </w:rPr>
        <w:commentReference w:id="2"/>
      </w:r>
      <w:r w:rsidR="00043868">
        <w:t>forms</w:t>
      </w:r>
      <w:ins w:id="3" w:author="zenrunner" w:date="2019-06-20T10:19:00Z">
        <w:r w:rsidR="00BD2A75">
          <w:t xml:space="preserve"> </w:t>
        </w:r>
      </w:ins>
      <w:r w:rsidR="00201A8D">
        <w:fldChar w:fldCharType="begin"/>
      </w:r>
      <w:r w:rsidR="004967FF">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4967FF">
        <w:rPr>
          <w:noProof/>
        </w:rPr>
        <w:t>(</w:t>
      </w:r>
      <w:hyperlink w:anchor="_ENREF_30" w:tooltip="Martin Gonzalez, 2012 #400" w:history="1">
        <w:r w:rsidR="002A5FE9">
          <w:rPr>
            <w:noProof/>
          </w:rPr>
          <w:t>Martin Gonzalez</w:t>
        </w:r>
        <w:r w:rsidR="002A5FE9" w:rsidRPr="004967FF">
          <w:rPr>
            <w:i/>
            <w:noProof/>
          </w:rPr>
          <w:t>, et al.</w:t>
        </w:r>
        <w:r w:rsidR="002A5FE9">
          <w:rPr>
            <w:noProof/>
          </w:rPr>
          <w:t xml:space="preserve"> 2012</w:t>
        </w:r>
      </w:hyperlink>
      <w:r w:rsidR="004967FF">
        <w:rPr>
          <w:noProof/>
        </w:rPr>
        <w:t>)</w:t>
      </w:r>
      <w:r w:rsidR="00201A8D">
        <w:fldChar w:fldCharType="end"/>
      </w:r>
      <w:r w:rsidR="005A03FF">
        <w:t>.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2A07BC0E" w:rsidR="00126677" w:rsidRDefault="00B55BBC" w:rsidP="00744A93">
      <w:pPr>
        <w:spacing w:line="360" w:lineRule="auto"/>
      </w:pPr>
      <w:r>
        <w:t>A total of 635 foragin</w:t>
      </w:r>
      <w:r w:rsidR="00B11283">
        <w:t xml:space="preserve">g </w:t>
      </w:r>
      <w:r>
        <w:t>bouts</w:t>
      </w:r>
      <w:r w:rsidR="00D92D40">
        <w:t xml:space="preserve"> we</w:t>
      </w:r>
      <w:r w:rsidR="00B11283">
        <w:t>re recorded over 394 observation periods</w:t>
      </w:r>
      <w:r w:rsidR="00C54F32">
        <w:t>, 163 periods had zero visits</w:t>
      </w:r>
      <w:r w:rsidR="00B11283">
        <w:t xml:space="preserve">. </w:t>
      </w:r>
      <w:r w:rsidR="00FF0575">
        <w:t xml:space="preserve">A total of </w:t>
      </w:r>
      <w:r w:rsidR="00D17159" w:rsidRPr="00D17159">
        <w:t>430 visits were to shrubs and 205 were to ca</w:t>
      </w:r>
      <w:r w:rsidR="00E8518D">
        <w:t>ctus. The pollinators mad</w:t>
      </w:r>
      <w:r w:rsidR="00B11283">
        <w:t>e up 17</w:t>
      </w:r>
      <w:r w:rsidR="00D17159" w:rsidRPr="00D17159">
        <w:t xml:space="preserve"> functional groups spanning 62</w:t>
      </w:r>
      <w:r w:rsidR="00B11283">
        <w:t xml:space="preserve"> RTU</w:t>
      </w:r>
      <w:r w:rsidR="00414650">
        <w:t>s</w:t>
      </w:r>
      <w:r w:rsidR="00B11283">
        <w:t xml:space="preserve"> of visitors</w:t>
      </w:r>
      <w:r w:rsidR="00A40464">
        <w:t xml:space="preserve"> (Table 1)</w:t>
      </w:r>
      <w:r w:rsidR="00B11283">
        <w:t>. W</w:t>
      </w:r>
      <w:r w:rsidR="00D17159" w:rsidRPr="00D17159">
        <w:t>ith the exception of hummi</w:t>
      </w:r>
      <w:r w:rsidR="00B11283">
        <w:t>ngbird</w:t>
      </w:r>
      <w:r w:rsidR="00906A82">
        <w:t>s (</w:t>
      </w:r>
      <w:r w:rsidR="00B11283" w:rsidRPr="0049066F">
        <w:rPr>
          <w:i/>
        </w:rPr>
        <w:t>Cal</w:t>
      </w:r>
      <w:r w:rsidR="0049066F">
        <w:rPr>
          <w:i/>
        </w:rPr>
        <w:t>y</w:t>
      </w:r>
      <w:r w:rsidR="00B11283" w:rsidRPr="0049066F">
        <w:rPr>
          <w:i/>
        </w:rPr>
        <w:t xml:space="preserve">pte </w:t>
      </w:r>
      <w:r w:rsidR="00B11283" w:rsidRPr="00184FF4">
        <w:t>sp</w:t>
      </w:r>
      <w:r w:rsidR="00B11283">
        <w:t>.</w:t>
      </w:r>
      <w:r w:rsidR="00184FF4">
        <w:t>)</w:t>
      </w:r>
      <w:r w:rsidR="00B11283">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 xml:space="preserve">rates </w:t>
      </w:r>
      <w:r w:rsidR="008C345E" w:rsidRPr="00B11283">
        <w:t>(Moran’s: -0.055108, p = 0.953, Geary: 1.0442, p = 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00D0DF06" w14:textId="535F4793" w:rsidR="00F0089E" w:rsidRPr="00D124F7"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w:t>
      </w:r>
      <w:r w:rsidR="00D44018">
        <w:t xml:space="preserve"> but</w:t>
      </w:r>
      <w:r w:rsidR="00171711">
        <w:t xml:space="preserve"> floral display size became unimportant late</w:t>
      </w:r>
      <w:r w:rsidR="00D44018">
        <w:t>r</w:t>
      </w:r>
      <w:r w:rsidR="00171711">
        <w:t xml:space="preserve"> in the study period</w:t>
      </w:r>
      <w:r w:rsidR="00B55BBC">
        <w:t xml:space="preserve"> (Table 2)</w:t>
      </w:r>
      <w:r w:rsidR="00171711">
        <w:t>.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r w:rsidR="00171711" w:rsidRPr="00171711">
        <w:t>df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w:t>
      </w:r>
      <w:r w:rsidR="00B55BBC">
        <w:t>ly</w:t>
      </w:r>
      <w:r w:rsidR="007C60D8">
        <w:t xml:space="preserve">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lastRenderedPageBreak/>
        <w:t>Floral display size and neighbourhood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7B73E549"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Est: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r w:rsidR="00882C41">
        <w:rPr>
          <w:rStyle w:val="gnkrckgcgsb"/>
          <w:color w:val="000000"/>
          <w:szCs w:val="22"/>
          <w:bdr w:val="none" w:sz="0" w:space="0" w:color="auto" w:frame="1"/>
        </w:rPr>
        <w:t>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betweenness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653E4D">
        <w:rPr>
          <w:rStyle w:val="gnkrckgcgsb"/>
          <w:color w:val="000000"/>
          <w:bdr w:val="none" w:sz="0" w:space="0" w:color="auto" w:frame="1"/>
        </w:rPr>
        <w:t xml:space="preserve"> 0.20559, chi, p = 0.018). </w:t>
      </w:r>
      <w:r w:rsidR="00653E4D">
        <w:t>The number of effective partners</w:t>
      </w:r>
      <w:r w:rsidR="00B55BBC">
        <w:t xml:space="preserve"> (e</w:t>
      </w:r>
      <w:r w:rsidR="00B55BBC">
        <w:rPr>
          <w:vertAlign w:val="superscript"/>
        </w:rPr>
        <w:t>H</w:t>
      </w:r>
      <w:r w:rsidR="00B55BBC">
        <w:t>)</w:t>
      </w:r>
      <w:r w:rsidR="00653E4D">
        <w:t xml:space="preserve"> increased with pollinator visitation rate (GLMM, Est: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06B55D69" w:rsidR="0082254D" w:rsidRDefault="00753388" w:rsidP="00744A93">
      <w:pPr>
        <w:spacing w:line="360" w:lineRule="auto"/>
      </w:pPr>
      <w:r>
        <w:rPr>
          <w:rStyle w:val="gnkrckgcgsb"/>
          <w:color w:val="000000"/>
          <w:szCs w:val="22"/>
          <w:bdr w:val="none" w:sz="0" w:space="0" w:color="auto" w:frame="1"/>
        </w:rPr>
        <w:t xml:space="preserve">Foundation plant species differed in their degree centrality (Kruskal-Wallis: </w:t>
      </w:r>
      <w:r w:rsidRPr="000F3A77">
        <w:rPr>
          <w:rStyle w:val="gnkrckgcgsb"/>
          <w:color w:val="000000"/>
          <w:szCs w:val="22"/>
          <w:bdr w:val="none" w:sz="0" w:space="0" w:color="auto" w:frame="1"/>
        </w:rPr>
        <w:t>44.913</w:t>
      </w:r>
      <w:r>
        <w:rPr>
          <w:rStyle w:val="gnkrckgcgsb"/>
          <w:color w:val="000000"/>
          <w:szCs w:val="22"/>
          <w:bdr w:val="none" w:sz="0" w:space="0" w:color="auto" w:frame="1"/>
        </w:rPr>
        <w:t xml:space="preserve">, df = 9, p &lt; 0.0001, Figure 1) and eigancentrality (Kruskal-Wallis: </w:t>
      </w:r>
      <w:r w:rsidRPr="000F3A77">
        <w:rPr>
          <w:rStyle w:val="gnkrckgcgsb"/>
          <w:color w:val="000000"/>
          <w:szCs w:val="22"/>
          <w:bdr w:val="none" w:sz="0" w:space="0" w:color="auto" w:frame="1"/>
        </w:rPr>
        <w:t>84.285</w:t>
      </w:r>
      <w:r>
        <w:rPr>
          <w:rStyle w:val="gnkrckgcgsb"/>
          <w:color w:val="000000"/>
          <w:szCs w:val="22"/>
          <w:bdr w:val="none" w:sz="0" w:space="0" w:color="auto" w:frame="1"/>
        </w:rPr>
        <w:t>, df = 9, p &lt; 0.0001, Figure 1)</w:t>
      </w:r>
      <w:r w:rsidR="00C220CB">
        <w:rPr>
          <w:rStyle w:val="gnkrckgcgsb"/>
          <w:color w:val="000000"/>
          <w:szCs w:val="22"/>
          <w:bdr w:val="none" w:sz="0" w:space="0" w:color="auto" w:frame="1"/>
        </w:rPr>
        <w:t>. H</w:t>
      </w:r>
      <w:r>
        <w:rPr>
          <w:rStyle w:val="gnkrckgcgsb"/>
          <w:color w:val="000000"/>
          <w:szCs w:val="22"/>
          <w:bdr w:val="none" w:sz="0" w:space="0" w:color="auto" w:frame="1"/>
        </w:rPr>
        <w:t>owever</w:t>
      </w:r>
      <w:r w:rsidR="00C220CB">
        <w:rPr>
          <w:rStyle w:val="gnkrckgcgsb"/>
          <w:color w:val="000000"/>
          <w:szCs w:val="22"/>
          <w:bdr w:val="none" w:sz="0" w:space="0" w:color="auto" w:frame="1"/>
        </w:rPr>
        <w:t>,</w:t>
      </w:r>
      <w:r>
        <w:rPr>
          <w:rStyle w:val="gnkrckgcgsb"/>
          <w:color w:val="000000"/>
          <w:szCs w:val="22"/>
          <w:bdr w:val="none" w:sz="0" w:space="0" w:color="auto" w:frame="1"/>
        </w:rPr>
        <w:t xml:space="preserve"> </w:t>
      </w:r>
      <w:r w:rsidR="007D35F0">
        <w:rPr>
          <w:rStyle w:val="gnkrckgcgsb"/>
          <w:color w:val="000000"/>
          <w:szCs w:val="22"/>
          <w:bdr w:val="none" w:sz="0" w:space="0" w:color="auto" w:frame="1"/>
        </w:rPr>
        <w:t>b</w:t>
      </w:r>
      <w:r w:rsidR="009F4C23">
        <w:t>etween</w:t>
      </w:r>
      <w:r w:rsidR="00882C41">
        <w:t>n</w:t>
      </w:r>
      <w:r w:rsidR="009F4C23">
        <w:t xml:space="preserve">ess did not differ between </w:t>
      </w:r>
      <w:r w:rsidR="00C72915">
        <w:t xml:space="preserve">plant </w:t>
      </w:r>
      <w:r w:rsidR="009F4C23">
        <w:t xml:space="preserve">species (Kruskal-Wallis: </w:t>
      </w:r>
      <w:r w:rsidR="009F4C23" w:rsidRPr="009F4C23">
        <w:t>6.7085, df = 9, p-value = 0.6674</w:t>
      </w:r>
      <w:r w:rsidR="00653E4D">
        <w:t xml:space="preserve">) </w:t>
      </w:r>
      <w:r w:rsidR="00B55BBC">
        <w:t>n</w:t>
      </w:r>
      <w:r w:rsidR="00653E4D">
        <w:t xml:space="preserve">or </w:t>
      </w:r>
      <w:r w:rsidR="00B55BBC">
        <w:t xml:space="preserve">did </w:t>
      </w:r>
      <w:r w:rsidR="00653E4D">
        <w:t xml:space="preserve">the </w:t>
      </w:r>
      <w:r w:rsidR="003E3E82">
        <w:t>number of effective partners</w:t>
      </w:r>
      <w:r w:rsidR="0082254D"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r w:rsidR="00653E4D">
        <w:t>.</w:t>
      </w:r>
      <w:r w:rsidR="00653E4D" w:rsidDel="00EF3E5E">
        <w:t xml:space="preserve"> </w:t>
      </w:r>
    </w:p>
    <w:p w14:paraId="18DA1517" w14:textId="7DA5530E" w:rsidR="000E4924" w:rsidRPr="00C220CB" w:rsidRDefault="00C220CB" w:rsidP="000E4924">
      <w:pPr>
        <w:spacing w:line="360" w:lineRule="auto"/>
      </w:pPr>
      <w:r>
        <w:t xml:space="preserve">Individual plants that were more central to the network had a greater probability of interacting </w:t>
      </w:r>
      <w:r w:rsidR="004C1445">
        <w:t>with both conspecific and heterospecific plant individuals</w:t>
      </w:r>
      <w:r w:rsidR="000E4924">
        <w:t xml:space="preserve"> (Figure 2</w:t>
      </w:r>
      <w:r w:rsidR="000E4924" w:rsidRPr="00C220CB">
        <w:t xml:space="preserve">, </w:t>
      </w:r>
      <w:r w:rsidR="003F748E" w:rsidRPr="00C220CB">
        <w:t>Table 3</w:t>
      </w:r>
      <w:r w:rsidR="000E4924">
        <w:t xml:space="preserve">). </w:t>
      </w:r>
      <w:r>
        <w:t>Blooming shrub density increased</w:t>
      </w:r>
      <w:r w:rsidR="004C1445">
        <w:t xml:space="preserve"> the </w:t>
      </w:r>
      <w:r>
        <w:t>probability of interaction with a greater proportion of conspecifics, but not heterospecifics</w:t>
      </w:r>
      <w:r w:rsidR="004C1445">
        <w:t xml:space="preserve"> (Table 4). We believe </w:t>
      </w:r>
      <w:r w:rsidR="004C1445" w:rsidRPr="00C220CB">
        <w:t>that the</w:t>
      </w:r>
      <w:r w:rsidRPr="00C220CB">
        <w:t xml:space="preserve"> </w:t>
      </w:r>
      <w:r w:rsidR="000E4924" w:rsidRPr="00C220CB">
        <w:t>interaction</w:t>
      </w:r>
      <w:r w:rsidR="000E4924" w:rsidRPr="00D124F7">
        <w:t xml:space="preserve"> between degree and visitation ra</w:t>
      </w:r>
      <w:r w:rsidR="004C1445" w:rsidRPr="00D124F7">
        <w:t xml:space="preserve">te is </w:t>
      </w:r>
      <w:r w:rsidR="001953D4" w:rsidRPr="00D124F7">
        <w:t>an artefact</w:t>
      </w:r>
      <w:r w:rsidR="00285CEC">
        <w:t xml:space="preserve"> rather than an ecological trend (cause?).</w:t>
      </w:r>
      <w:r w:rsidR="000E4924" w:rsidRPr="00D124F7">
        <w:t xml:space="preserve"> </w:t>
      </w:r>
      <w:r w:rsidR="00285CEC">
        <w:t xml:space="preserve">At a high degree, increased visitation results in links to individuals that a plant is already linked to rather than increasing the proportion of potential interactors. </w:t>
      </w:r>
      <w:r w:rsidR="004C1445">
        <w:t>Again,</w:t>
      </w:r>
      <w:r w:rsidR="000E4924">
        <w:t xml:space="preserve"> there was no influence of floral display </w:t>
      </w:r>
      <w:r w:rsidR="00285CEC">
        <w:t xml:space="preserve">size </w:t>
      </w:r>
      <w:r w:rsidR="000E4924">
        <w:t>nor a day effect (</w:t>
      </w:r>
      <w:r w:rsidR="006608CF">
        <w:t>Table A4</w:t>
      </w:r>
      <w:r w:rsidR="000E4924">
        <w:t xml:space="preserve">). </w:t>
      </w:r>
    </w:p>
    <w:p w14:paraId="21655755" w14:textId="6A171D6A" w:rsidR="00EF728B"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w:t>
      </w:r>
      <w:r w:rsidR="00EF728B">
        <w:t xml:space="preserve">Species identity was the strongest predictor of module </w:t>
      </w:r>
      <w:r w:rsidR="00EF728B" w:rsidRPr="00C1797D">
        <w:t>membership (</w:t>
      </w:r>
      <w:r w:rsidR="00EF728B" w:rsidRPr="00C1797D">
        <w:rPr>
          <w:rStyle w:val="gd15mcfceub"/>
          <w:color w:val="000000"/>
          <w:bdr w:val="none" w:sz="0" w:space="0" w:color="auto" w:frame="1"/>
        </w:rPr>
        <w:t xml:space="preserve">266.689, df = 36, </w:t>
      </w:r>
      <w:r w:rsidR="00EF728B" w:rsidRPr="00C1797D">
        <w:rPr>
          <w:noProof/>
        </w:rPr>
        <w:t>&lt; 0.0001)</w:t>
      </w:r>
      <w:r w:rsidR="00637915">
        <w:rPr>
          <w:noProof/>
        </w:rPr>
        <w:t>, however conspecifics belonged to different modules</w:t>
      </w:r>
      <w:r w:rsidR="00EF728B" w:rsidRPr="00C1797D">
        <w:rPr>
          <w:noProof/>
        </w:rPr>
        <w:t xml:space="preserve">. </w:t>
      </w:r>
      <w:r w:rsidR="00C1797D" w:rsidRPr="00C1797D">
        <w:rPr>
          <w:noProof/>
        </w:rPr>
        <w:t>Visitation rate (</w:t>
      </w:r>
      <w:r w:rsidR="00C1797D" w:rsidRPr="00C1797D">
        <w:rPr>
          <w:rStyle w:val="gd15mcfceub"/>
          <w:color w:val="000000"/>
          <w:bdr w:val="none" w:sz="0" w:space="0" w:color="auto" w:frame="1"/>
        </w:rPr>
        <w:t>20.085, df = 4, p = 0.0004805), study day (20.085, df = 4, 0.0025540) and shrub density were also important (9.397, df = 4, 0.0518980). The modules had unequal numbers of individuals, with module 0 with only 3 members, and the last module with only 9 individuals.</w:t>
      </w:r>
      <w:r w:rsidR="00C1797D">
        <w:rPr>
          <w:rStyle w:val="gd15mcfceub"/>
          <w:color w:val="000000"/>
          <w:sz w:val="22"/>
          <w:szCs w:val="22"/>
          <w:bdr w:val="none" w:sz="0" w:space="0" w:color="auto" w:frame="1"/>
        </w:rPr>
        <w:t xml:space="preserve"> </w:t>
      </w:r>
    </w:p>
    <w:p w14:paraId="1BF8AB80" w14:textId="77777777" w:rsidR="000E307F" w:rsidRDefault="008C3E4D" w:rsidP="00744A93">
      <w:pPr>
        <w:spacing w:line="360" w:lineRule="auto"/>
      </w:pPr>
      <w:r>
        <w:lastRenderedPageBreak/>
        <w:t xml:space="preserve">The individual-based and species-based </w:t>
      </w:r>
      <w:r w:rsidR="00BF16E6">
        <w:t xml:space="preserve">bipartite networks were both significantly different than random in connectance, specialization, nestedness and modularity (Table 4). The networks were less cohesive and less nested than random networks, and more specialized and modular than random networks. </w:t>
      </w:r>
      <w:r w:rsidR="008F56B8">
        <w:t xml:space="preserve">When downscaled, the </w:t>
      </w:r>
      <w:r w:rsidR="00BF16E6">
        <w:t xml:space="preserve">pollinator visitation </w:t>
      </w:r>
      <w:r w:rsidR="008F56B8">
        <w:t xml:space="preserve">network become more nested, </w:t>
      </w:r>
      <w:r w:rsidR="00AC75B4">
        <w:t xml:space="preserve">more generalized, more </w:t>
      </w:r>
      <w:r w:rsidR="008F56B8">
        <w:t>cohesive</w:t>
      </w:r>
      <w:r w:rsidR="00AC75B4">
        <w:t xml:space="preserve"> and less modular</w:t>
      </w:r>
      <w:r w:rsidR="008F56B8">
        <w:t xml:space="preserve"> r</w:t>
      </w:r>
      <w:r w:rsidR="00B06C78">
        <w:t>elative to the species network (Table 4</w:t>
      </w:r>
      <w:r w:rsidR="008F56B8">
        <w:t>).</w:t>
      </w:r>
      <w:r w:rsidR="00727C8A">
        <w:t xml:space="preserve"> </w:t>
      </w:r>
    </w:p>
    <w:p w14:paraId="3E3F407A" w14:textId="094AF72A" w:rsidR="00BD0886" w:rsidRPr="008F56B8" w:rsidRDefault="00727C8A" w:rsidP="00744A93">
      <w:pPr>
        <w:spacing w:line="360" w:lineRule="auto"/>
      </w:pPr>
      <w:r>
        <w:t>NOTE Chris could</w:t>
      </w:r>
      <w:r w:rsidR="00AC75B4">
        <w:t xml:space="preserve"> you</w:t>
      </w:r>
      <w:r>
        <w:t xml:space="preserve"> please</w:t>
      </w:r>
      <w:r w:rsidR="00AC75B4">
        <w:t xml:space="preserve"> check if I am interpreting the Z-scores correctly? I am trying to use the as effect sizes i.e. distance from random network it’s a bit complicated because the +/- aspect of them</w:t>
      </w:r>
      <w:r>
        <w:t xml:space="preserve"> and maybe I am confused</w:t>
      </w:r>
    </w:p>
    <w:p w14:paraId="7537A615" w14:textId="63377829" w:rsidR="00B71998" w:rsidRPr="0058070F" w:rsidRDefault="00113EC2" w:rsidP="00744A93">
      <w:pPr>
        <w:spacing w:line="360" w:lineRule="auto"/>
        <w:rPr>
          <w:b/>
        </w:rPr>
      </w:pPr>
      <w:r>
        <w:rPr>
          <w:b/>
        </w:rPr>
        <w:t>Discussion</w:t>
      </w:r>
    </w:p>
    <w:p w14:paraId="6961160D" w14:textId="389F3DC0" w:rsidR="00AB12B7" w:rsidRDefault="003905B2" w:rsidP="00744A93">
      <w:pPr>
        <w:spacing w:line="360" w:lineRule="auto"/>
      </w:pPr>
      <w:r w:rsidRPr="009D3AE2">
        <w:t xml:space="preserve">Our study found evidence </w:t>
      </w:r>
      <w:r w:rsidR="00422EBC" w:rsidRPr="009D3AE2">
        <w:t>that</w:t>
      </w:r>
      <w:r w:rsidRPr="009D3AE2">
        <w:t xml:space="preserve"> </w:t>
      </w:r>
      <w:r w:rsidR="00BA2D37" w:rsidRPr="009D3AE2">
        <w:t xml:space="preserve">the ecological features of </w:t>
      </w:r>
      <w:r w:rsidRPr="009D3AE2">
        <w:t xml:space="preserve">individual </w:t>
      </w:r>
      <w:r w:rsidR="00BA2D37" w:rsidRPr="009D3AE2">
        <w:t>plants can determine the role of a plant within the network and subsequently the structure of the network as a whole.</w:t>
      </w:r>
      <w:r w:rsidR="00BA2D37">
        <w:t xml:space="preserve"> </w:t>
      </w:r>
      <w:r w:rsidR="006F2718">
        <w:t xml:space="preserve">We hypothesized that individual traits that are associated with attractiveness to pollinators would give rise to an individual’s role with whole interaction network. </w:t>
      </w:r>
      <w:r w:rsidR="00F93D41">
        <w:t xml:space="preserve">If visitation networks are created by the foraging preferences of pollinators… The results were variable. </w:t>
      </w:r>
      <w:r w:rsidR="00F454A8">
        <w:t xml:space="preserve">Contrary to our predictions, we found no direct influence of floral display size on network roles or structures despite its strong influence on pollinator visitation. Interestingly this influence on visitation decreased at the end of the study period. The competitive advantage of a large floral display size was lost in the later time period suggesting that the relative importance of individual traits have a temporal component. Because visitation rates influence most network roles, display size etc had an indirect effect. Flowering shrub density influenced the patterns of interactions </w:t>
      </w:r>
      <w:r w:rsidR="00F454A8" w:rsidRPr="00287206">
        <w:t>beyond increas</w:t>
      </w:r>
      <w:r w:rsidR="00F454A8">
        <w:t xml:space="preserve">ing visitation rates including effects on betweenness centrality and modularity. </w:t>
      </w:r>
      <w:r w:rsidR="00DA0A54">
        <w:t>The study of pollination networks is dominated by those that aggregate individuals to species.</w:t>
      </w:r>
      <w:r w:rsidR="00885518">
        <w:t xml:space="preserve"> </w:t>
      </w:r>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1A5302">
        <w:instrText xml:space="preserve"> ADDIN EN.CITE </w:instrText>
      </w:r>
      <w:r w:rsidR="001A5302">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1A5302">
        <w:instrText xml:space="preserve"> ADDIN EN.CITE.DATA </w:instrText>
      </w:r>
      <w:r w:rsidR="001A5302">
        <w:fldChar w:fldCharType="end"/>
      </w:r>
      <w:r w:rsidR="00E34A96">
        <w:fldChar w:fldCharType="separate"/>
      </w:r>
      <w:r w:rsidR="001A5302">
        <w:rPr>
          <w:noProof/>
        </w:rPr>
        <w:t>(</w:t>
      </w:r>
      <w:hyperlink w:anchor="_ENREF_15" w:tooltip="Dupont, 2014 #361" w:history="1">
        <w:r w:rsidR="002A5FE9">
          <w:rPr>
            <w:noProof/>
          </w:rPr>
          <w:t>Dupont</w:t>
        </w:r>
        <w:r w:rsidR="002A5FE9" w:rsidRPr="001A5302">
          <w:rPr>
            <w:i/>
            <w:noProof/>
          </w:rPr>
          <w:t>, et al.</w:t>
        </w:r>
        <w:r w:rsidR="002A5FE9">
          <w:rPr>
            <w:noProof/>
          </w:rPr>
          <w:t xml:space="preserve"> 2014</w:t>
        </w:r>
      </w:hyperlink>
      <w:r w:rsidR="001A5302">
        <w:rPr>
          <w:noProof/>
        </w:rPr>
        <w:t xml:space="preserve">, </w:t>
      </w:r>
      <w:hyperlink w:anchor="_ENREF_16" w:tooltip="Eklöf, 2013 #402" w:history="1">
        <w:r w:rsidR="002A5FE9">
          <w:rPr>
            <w:noProof/>
          </w:rPr>
          <w:t>Eklöf</w:t>
        </w:r>
        <w:r w:rsidR="002A5FE9" w:rsidRPr="001A5302">
          <w:rPr>
            <w:i/>
            <w:noProof/>
          </w:rPr>
          <w:t>, et al.</w:t>
        </w:r>
        <w:r w:rsidR="002A5FE9">
          <w:rPr>
            <w:noProof/>
          </w:rPr>
          <w:t xml:space="preserve"> 2013</w:t>
        </w:r>
      </w:hyperlink>
      <w:r w:rsidR="001A5302">
        <w:rPr>
          <w:noProof/>
        </w:rPr>
        <w:t xml:space="preserve">, </w:t>
      </w:r>
      <w:hyperlink w:anchor="_ENREF_36" w:tooltip="Olesen, 2010 #401" w:history="1">
        <w:r w:rsidR="002A5FE9">
          <w:rPr>
            <w:noProof/>
          </w:rPr>
          <w:t>Olesen</w:t>
        </w:r>
        <w:r w:rsidR="002A5FE9" w:rsidRPr="001A5302">
          <w:rPr>
            <w:i/>
            <w:noProof/>
          </w:rPr>
          <w:t>, et al.</w:t>
        </w:r>
        <w:r w:rsidR="002A5FE9">
          <w:rPr>
            <w:noProof/>
          </w:rPr>
          <w:t xml:space="preserve"> 2010</w:t>
        </w:r>
      </w:hyperlink>
      <w:r w:rsidR="001A5302">
        <w:rPr>
          <w:noProof/>
        </w:rPr>
        <w:t xml:space="preserve">, </w:t>
      </w:r>
      <w:hyperlink w:anchor="_ENREF_37" w:tooltip="Olito, 2015 #403" w:history="1">
        <w:r w:rsidR="002A5FE9">
          <w:rPr>
            <w:noProof/>
          </w:rPr>
          <w:t>Olito and Fox 2015</w:t>
        </w:r>
      </w:hyperlink>
      <w:r w:rsidR="001A5302">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rsidRPr="009D3AE2">
        <w:t>These are evident as driving forces at the individual level as well, and traits can be considered intrinsic phenotypic traits but also the floral neighbourhood an individual is embedded in.</w:t>
      </w:r>
      <w:r w:rsidR="00BA2D37">
        <w:t xml:space="preserve"> </w:t>
      </w:r>
    </w:p>
    <w:p w14:paraId="313DEAB3" w14:textId="77777777" w:rsidR="00C42555" w:rsidRDefault="00C42555" w:rsidP="00C42555">
      <w:pPr>
        <w:spacing w:line="360" w:lineRule="auto"/>
        <w:rPr>
          <w:u w:val="single"/>
        </w:rPr>
      </w:pPr>
      <w:r>
        <w:rPr>
          <w:u w:val="single"/>
        </w:rPr>
        <w:t>Floral neighbourhood contributions to network positions and structure</w:t>
      </w:r>
    </w:p>
    <w:p w14:paraId="2F61B0F7" w14:textId="77777777" w:rsidR="00C42555" w:rsidRDefault="00C42555" w:rsidP="00C42555">
      <w:pPr>
        <w:spacing w:line="360" w:lineRule="auto"/>
      </w:pPr>
      <w:r>
        <w:t xml:space="preserve">Centrality implications In this system, we found the influence of individual floral display size mediated through visitation rates influenced almost all aspects of network topology. Intuitively, </w:t>
      </w:r>
      <w:r>
        <w:lastRenderedPageBreak/>
        <w:t xml:space="preserve">visitation rates should increase centrality measures, however, </w:t>
      </w:r>
      <w:r w:rsidRPr="009840E3">
        <w:t>it doesn’t always happen</w:t>
      </w:r>
      <w:r>
        <w:t xml:space="preserve">. In a population network of </w:t>
      </w:r>
      <w:r w:rsidRPr="00985773">
        <w:rPr>
          <w:i/>
        </w:rPr>
        <w:t>Erysimum mediohispanicum</w:t>
      </w:r>
      <w:r>
        <w:t xml:space="preserve">, visitation rates were correlated with degree, negatively correlated with betweenness, and were not correlated with closeness </w:t>
      </w:r>
      <w:r>
        <w:fldChar w:fldCharType="begin"/>
      </w:r>
      <w:r>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fldChar w:fldCharType="separate"/>
      </w:r>
      <w:r>
        <w:rPr>
          <w:noProof/>
        </w:rPr>
        <w:t>(</w:t>
      </w:r>
      <w:hyperlink w:anchor="_ENREF_21" w:tooltip="Gómez, 2011 #359" w:history="1">
        <w:r>
          <w:rPr>
            <w:noProof/>
          </w:rPr>
          <w:t>Gómez and Perfectti 2011</w:t>
        </w:r>
      </w:hyperlink>
      <w:r>
        <w:rPr>
          <w:noProof/>
        </w:rPr>
        <w:t>)</w:t>
      </w:r>
      <w:r>
        <w:fldChar w:fldCharType="end"/>
      </w:r>
      <w:r>
        <w:t xml:space="preserve">. Interestingly, plants growing denser patches had </w:t>
      </w:r>
      <w:r w:rsidRPr="009840E3">
        <w:t>a betweenness roles</w:t>
      </w:r>
      <w:r>
        <w:t xml:space="preserve"> that showed that shrub facilitation contributes to the cohesiveness of the network.</w:t>
      </w:r>
    </w:p>
    <w:p w14:paraId="51CEC8B3" w14:textId="77777777" w:rsidR="00C42555" w:rsidRDefault="00C42555" w:rsidP="00C42555">
      <w:pPr>
        <w:spacing w:line="360" w:lineRule="auto"/>
      </w:pPr>
      <w:r>
        <w:t xml:space="preserve"> Plant species did not differ in betweenness centrality suggesting this role is contextual in this system. Low differences between species have also been reported in agricultural systems </w:t>
      </w:r>
      <w:r>
        <w:fldChar w:fldCharType="begin"/>
      </w:r>
      <w:r>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fldChar w:fldCharType="separate"/>
      </w:r>
      <w:r>
        <w:rPr>
          <w:noProof/>
        </w:rPr>
        <w:t>(</w:t>
      </w:r>
      <w:hyperlink w:anchor="_ENREF_45" w:tooltip="Russo, 2013 #366" w:history="1">
        <w:r>
          <w:rPr>
            <w:noProof/>
          </w:rPr>
          <w:t>Russo</w:t>
        </w:r>
        <w:r w:rsidRPr="004967FF">
          <w:rPr>
            <w:i/>
            <w:noProof/>
          </w:rPr>
          <w:t>, et al.</w:t>
        </w:r>
        <w:r>
          <w:rPr>
            <w:noProof/>
          </w:rPr>
          <w:t xml:space="preserve"> 2013</w:t>
        </w:r>
      </w:hyperlink>
      <w:r>
        <w:rPr>
          <w:noProof/>
        </w:rPr>
        <w:t>)</w:t>
      </w:r>
      <w:r>
        <w:fldChar w:fldCharType="end"/>
      </w:r>
      <w:r>
        <w:t xml:space="preserve">. Species with high betweenness centrality are hypothesized to mediate co-evolutionary cascades moving through mutualistic networks </w:t>
      </w:r>
      <w:r>
        <w:fldChar w:fldCharType="begin"/>
      </w:r>
      <w:r>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29" w:tooltip="Martín-González, 2010 #347" w:history="1">
        <w:r>
          <w:rPr>
            <w:noProof/>
          </w:rPr>
          <w:t>Martín-González</w:t>
        </w:r>
        <w:r w:rsidRPr="001A5302">
          <w:rPr>
            <w:i/>
            <w:noProof/>
          </w:rPr>
          <w:t>, et al.</w:t>
        </w:r>
        <w:r>
          <w:rPr>
            <w:noProof/>
          </w:rPr>
          <w:t xml:space="preserve"> 2010</w:t>
        </w:r>
      </w:hyperlink>
      <w:r>
        <w:rPr>
          <w:noProof/>
        </w:rPr>
        <w:t>)</w:t>
      </w:r>
      <w:r>
        <w:fldChar w:fldCharType="end"/>
      </w:r>
      <w:r>
        <w:t xml:space="preserve"> and keep communities from being fragmented (Newman 2004, Jeong 2000). Node attributes influence network topology (Bianconi et al, 2009). A meta-analysis confirmed the importance of generalized species and demonstrated their similarity of roles across geographical regions and ecosystems </w:t>
      </w:r>
      <w:r>
        <w:fldChar w:fldCharType="begin"/>
      </w:r>
      <w:r>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29" w:tooltip="Martín-González, 2010 #347" w:history="1">
        <w:r>
          <w:rPr>
            <w:noProof/>
          </w:rPr>
          <w:t>Martín-González</w:t>
        </w:r>
        <w:r w:rsidRPr="001A5302">
          <w:rPr>
            <w:i/>
            <w:noProof/>
          </w:rPr>
          <w:t>, et al.</w:t>
        </w:r>
        <w:r>
          <w:rPr>
            <w:noProof/>
          </w:rPr>
          <w:t xml:space="preserve"> 2010</w:t>
        </w:r>
      </w:hyperlink>
      <w:r>
        <w:rPr>
          <w:noProof/>
        </w:rPr>
        <w:t>)</w:t>
      </w:r>
      <w:r>
        <w:fldChar w:fldCharType="end"/>
      </w:r>
      <w:r>
        <w:t xml:space="preserve">. </w:t>
      </w:r>
      <w:r w:rsidRPr="005C4BD5">
        <w:t>Further research is necessary to distinguish between contextual, individual roles and species roles in structuring ecological interaction networks. The next step here is to determine how the co-blooming neighbourhood influences centrality measures in the absence of facilitation.</w:t>
      </w:r>
      <w:r>
        <w:t xml:space="preserve"> Downscaling the community interaction network revealed that individuals are more variable than their aggregations of conspecifics in the key network role of betweenness centrality. </w:t>
      </w:r>
    </w:p>
    <w:p w14:paraId="04F6541F" w14:textId="77777777" w:rsidR="00C42555" w:rsidRDefault="00C42555" w:rsidP="00C42555">
      <w:pPr>
        <w:spacing w:line="360" w:lineRule="auto"/>
      </w:pPr>
      <w:r>
        <w:t xml:space="preserve">Modules. This system was influenced by species identity, study day, visitation rates and also weak effects of the local shrub density. Previous work has found that modules are not stable structures </w:t>
      </w:r>
      <w:r w:rsidRPr="006A2CE4">
        <w:rPr>
          <w:highlight w:val="cyan"/>
          <w:rPrChange w:id="4" w:author="zenrunner" w:date="2019-06-20T12:50:00Z">
            <w:rPr/>
          </w:rPrChange>
        </w:rPr>
        <w:t>(</w:t>
      </w:r>
      <w:r w:rsidRPr="0098776D">
        <w:t>Valverde)</w:t>
      </w:r>
      <w:r>
        <w:t xml:space="preserve"> and change over short time periods (Stanoev). </w:t>
      </w:r>
      <w:r w:rsidRPr="00F437E5">
        <w:t xml:space="preserve">Temporal variations in plant-pollinator interactions are not well documented at the community level and the causes of short-term visitation network dynamics are critically understudied (CarraDonna, Poisot 2014, Bascompte and Jordano 2013). </w:t>
      </w:r>
      <w:r>
        <w:t xml:space="preserve">In addition to potential short-term phenological variation, modularity </w:t>
      </w:r>
      <w:del w:id="5" w:author="zenrunner" w:date="2019-06-20T12:50:00Z">
        <w:r w:rsidDel="006A2CE4">
          <w:delText>may have been</w:delText>
        </w:r>
      </w:del>
      <w:ins w:id="6" w:author="zenrunner" w:date="2019-06-20T12:50:00Z">
        <w:r>
          <w:t>can be</w:t>
        </w:r>
      </w:ins>
      <w:r>
        <w:t xml:space="preserve"> influenced by </w:t>
      </w:r>
      <w:ins w:id="7" w:author="zenrunner" w:date="2019-06-20T12:50:00Z">
        <w:r>
          <w:t xml:space="preserve">decreases in net </w:t>
        </w:r>
      </w:ins>
      <w:r>
        <w:t>site</w:t>
      </w:r>
      <w:ins w:id="8" w:author="zenrunner" w:date="2019-06-20T12:50:00Z">
        <w:r>
          <w:t>-</w:t>
        </w:r>
      </w:ins>
      <w:del w:id="9" w:author="zenrunner" w:date="2019-06-20T12:50:00Z">
        <w:r w:rsidDel="00005958">
          <w:delText xml:space="preserve"> </w:delText>
        </w:r>
      </w:del>
      <w:r>
        <w:t>level density</w:t>
      </w:r>
      <w:del w:id="10" w:author="zenrunner" w:date="2019-06-20T12:51:00Z">
        <w:r w:rsidDel="00005958">
          <w:delText xml:space="preserve"> decreases</w:delText>
        </w:r>
      </w:del>
      <w:r>
        <w:t xml:space="preserve">. Changes in the availability of resources can alter pollinator foraging preferences (cite). </w:t>
      </w:r>
      <w:del w:id="11" w:author="zenrunner" w:date="2019-06-20T12:51:00Z">
        <w:r w:rsidRPr="00D66371" w:rsidDel="00D66371">
          <w:rPr>
            <w:highlight w:val="cyan"/>
            <w:rPrChange w:id="12" w:author="zenrunner" w:date="2019-06-20T12:51:00Z">
              <w:rPr/>
            </w:rPrChange>
          </w:rPr>
          <w:delText>As Tur (2015) found,</w:delText>
        </w:r>
        <w:r w:rsidDel="00D66371">
          <w:delText xml:space="preserve"> conspecifics</w:delText>
        </w:r>
      </w:del>
      <w:ins w:id="13" w:author="zenrunner" w:date="2019-06-20T12:51:00Z">
        <w:r>
          <w:t>Conspecifics</w:t>
        </w:r>
      </w:ins>
      <w:r>
        <w:t xml:space="preserve"> </w:t>
      </w:r>
      <w:del w:id="14" w:author="zenrunner" w:date="2019-06-20T12:51:00Z">
        <w:r w:rsidDel="00D66371">
          <w:delText xml:space="preserve">could </w:delText>
        </w:r>
      </w:del>
      <w:ins w:id="15" w:author="zenrunner" w:date="2019-06-20T12:51:00Z">
        <w:r>
          <w:t xml:space="preserve">can </w:t>
        </w:r>
      </w:ins>
      <w:r>
        <w:t xml:space="preserve">be members of different modules </w:t>
      </w:r>
      <w:ins w:id="16" w:author="zenrunner" w:date="2019-06-20T12:51:00Z">
        <w:r>
          <w:t xml:space="preserve">(Tur 2015), </w:t>
        </w:r>
      </w:ins>
      <w:r>
        <w:t xml:space="preserve">and previous </w:t>
      </w:r>
      <w:r w:rsidRPr="00D66371">
        <w:rPr>
          <w:highlight w:val="cyan"/>
          <w:rPrChange w:id="17" w:author="zenrunner" w:date="2019-06-20T12:51:00Z">
            <w:rPr/>
          </w:rPrChange>
        </w:rPr>
        <w:t>individual, community work</w:t>
      </w:r>
      <w:r>
        <w:t xml:space="preserve"> has found divergences between taxonomic similarities and trait similarities – networks built on traits are different than those built with species (Rumeu 2018). Conversely, only visitation rates contributed to the individual networks nestedness which </w:t>
      </w:r>
      <w:r>
        <w:lastRenderedPageBreak/>
        <w:t>suggests it is the generalists contributing to nestedness, not the specialists (this is maybe too obvious. Not sure</w:t>
      </w:r>
      <w:ins w:id="18" w:author="zenrunner" w:date="2019-06-20T12:52:00Z">
        <w:r>
          <w:t xml:space="preserve"> yah good keep</w:t>
        </w:r>
      </w:ins>
      <w:r>
        <w:t xml:space="preserve">). Nestedness is a function of redundancy and it hypothesized to increase a network’s stability (Bascompte and Jordano 2007) so these findings highlight the importance of generalist plants in this system. </w:t>
      </w:r>
    </w:p>
    <w:p w14:paraId="286D5B9B" w14:textId="77777777" w:rsidR="00C42555" w:rsidRDefault="00C42555" w:rsidP="00C42555">
      <w:pPr>
        <w:spacing w:line="360" w:lineRule="auto"/>
      </w:pPr>
    </w:p>
    <w:p w14:paraId="0660009C" w14:textId="77777777" w:rsidR="00C42555" w:rsidRPr="00DC7456" w:rsidRDefault="00C42555" w:rsidP="00C42555">
      <w:pPr>
        <w:spacing w:line="360" w:lineRule="auto"/>
        <w:rPr>
          <w:u w:val="single"/>
        </w:rPr>
      </w:pPr>
      <w:r w:rsidRPr="00DC7456">
        <w:rPr>
          <w:u w:val="single"/>
        </w:rPr>
        <w:t>Downscaling from species to individual network</w:t>
      </w:r>
    </w:p>
    <w:p w14:paraId="2C041619" w14:textId="77777777" w:rsidR="00C42555" w:rsidRDefault="00C42555" w:rsidP="00C42555">
      <w:pPr>
        <w:spacing w:line="360" w:lineRule="auto"/>
      </w:pPr>
      <w:r>
        <w:t xml:space="preserve">Nestedness, modularity, and the correlation between degree and other centrality measures are considered universal features of networks (Martin). Our individual network structures resembled the species network indicating that this was a reasonable approach to explaining the aggregated patterns of species networks. When downscaling, the network was still modular, less nested than expected, less generalized and more cohesive…. Here, we showed that variation in individual context due to variation in display size and the number of neighbours that is present in any ecosystems may give rise to some of the universally detected network structures. </w:t>
      </w:r>
    </w:p>
    <w:p w14:paraId="5010C72A" w14:textId="77777777" w:rsidR="00C42555" w:rsidRDefault="00C42555" w:rsidP="00744A93">
      <w:pPr>
        <w:spacing w:line="360" w:lineRule="auto"/>
      </w:pPr>
    </w:p>
    <w:p w14:paraId="6EDB28E2" w14:textId="534D5347" w:rsidR="0077273A" w:rsidRPr="00BD64B2" w:rsidRDefault="00BD64B2" w:rsidP="00744A93">
      <w:pPr>
        <w:spacing w:line="360" w:lineRule="auto"/>
      </w:pPr>
      <w:r>
        <w:rPr>
          <w:u w:val="single"/>
        </w:rPr>
        <w:t xml:space="preserve">Pollinator-mediated interactions </w:t>
      </w:r>
      <w:r w:rsidR="00DA0A54">
        <w:rPr>
          <w:u w:val="single"/>
        </w:rPr>
        <w:t>between foundation plants</w:t>
      </w:r>
    </w:p>
    <w:p w14:paraId="62A72849" w14:textId="2378725C" w:rsidR="005609B8" w:rsidRDefault="003D0E0B" w:rsidP="0004281B">
      <w:pPr>
        <w:spacing w:line="360" w:lineRule="auto"/>
      </w:pPr>
      <w:r>
        <w:t>D</w:t>
      </w:r>
      <w:r w:rsidR="000C39C2">
        <w:t>iffuse</w:t>
      </w:r>
      <w:r w:rsidR="00497CC0">
        <w:t xml:space="preserve"> pollinator-mediated </w:t>
      </w:r>
      <w:r>
        <w:t xml:space="preserve">facilitation </w:t>
      </w:r>
      <w:r w:rsidR="00497CC0">
        <w:t xml:space="preserve">between co-blooming foundation plants </w:t>
      </w:r>
      <w:r>
        <w:t xml:space="preserve">was prevalent </w:t>
      </w:r>
      <w:r w:rsidR="00362E9D">
        <w:t>in this system</w:t>
      </w:r>
      <w:r w:rsidR="00497CC0">
        <w:t>.</w:t>
      </w:r>
      <w:r w:rsidR="009A077B">
        <w:t xml:space="preserve"> There were several ways that plants may have benefited from their neighbours.</w:t>
      </w:r>
      <w:r w:rsidR="00497CC0">
        <w:t xml:space="preserve"> </w:t>
      </w:r>
      <w:r w:rsidR="00362E9D">
        <w:t>Facilitation between co-blooming plants through increases in local, interspecific density is a frequently studied mechanism within many ecosystems</w:t>
      </w:r>
      <w:r w:rsidR="000C1428">
        <w:t xml:space="preserve"> globally</w:t>
      </w:r>
      <w:r w:rsidR="00362E9D">
        <w:t xml:space="preserve"> but </w:t>
      </w:r>
      <w:r w:rsidR="000C39C2">
        <w:t>has not been reported previously for desert ecosystems</w:t>
      </w:r>
      <w:r w:rsidR="002F18C4">
        <w:t xml:space="preserve"> </w:t>
      </w:r>
      <w:r w:rsidR="00E42272">
        <w:fldChar w:fldCharType="begin"/>
      </w:r>
      <w:r w:rsidR="00F218CE">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F218CE">
        <w:rPr>
          <w:noProof/>
        </w:rPr>
        <w:t>(</w:t>
      </w:r>
      <w:hyperlink w:anchor="_ENREF_7" w:tooltip="Braun, 2018 #331" w:history="1">
        <w:r w:rsidR="002A5FE9">
          <w:rPr>
            <w:noProof/>
          </w:rPr>
          <w:t>Braun and Lortie 2018</w:t>
        </w:r>
      </w:hyperlink>
      <w:r w:rsidR="00F218CE">
        <w:rPr>
          <w:noProof/>
        </w:rPr>
        <w:t>)</w:t>
      </w:r>
      <w:r w:rsidR="00E42272">
        <w:fldChar w:fldCharType="end"/>
      </w:r>
      <w:r w:rsidR="00594B53">
        <w:t xml:space="preserve">. </w:t>
      </w:r>
      <w:r w:rsidR="00362E9D">
        <w:t xml:space="preserve">Intraspecific density has </w:t>
      </w:r>
      <w:r w:rsidR="009B75AB">
        <w:t xml:space="preserve">however </w:t>
      </w:r>
      <w:r w:rsidR="00362E9D">
        <w:t xml:space="preserve">been reported to </w:t>
      </w:r>
      <w:r w:rsidR="006518B8">
        <w:t xml:space="preserve">benefit the pollination of desert mustard </w:t>
      </w:r>
      <w:r w:rsidR="006518B8">
        <w:rPr>
          <w:i/>
          <w:iCs/>
        </w:rPr>
        <w:t>Lesquerella fendleri</w:t>
      </w:r>
      <w:r w:rsidR="006518B8">
        <w:t xml:space="preserve"> </w:t>
      </w:r>
      <w:r w:rsidR="00F106F7">
        <w:fldChar w:fldCharType="begin"/>
      </w:r>
      <w:r w:rsidR="004967FF">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4967FF">
        <w:rPr>
          <w:noProof/>
        </w:rPr>
        <w:t>(</w:t>
      </w:r>
      <w:hyperlink w:anchor="_ENREF_42" w:tooltip="Roll, 1997 #232" w:history="1">
        <w:r w:rsidR="002A5FE9">
          <w:rPr>
            <w:noProof/>
          </w:rPr>
          <w:t>Roll</w:t>
        </w:r>
        <w:r w:rsidR="002A5FE9" w:rsidRPr="004967FF">
          <w:rPr>
            <w:i/>
            <w:noProof/>
          </w:rPr>
          <w:t>, et al.</w:t>
        </w:r>
        <w:r w:rsidR="002A5FE9">
          <w:rPr>
            <w:noProof/>
          </w:rPr>
          <w:t xml:space="preserve"> 1997</w:t>
        </w:r>
      </w:hyperlink>
      <w:r w:rsidR="004967FF">
        <w:rPr>
          <w:noProof/>
        </w:rPr>
        <w:t>)</w:t>
      </w:r>
      <w:r w:rsidR="00F106F7">
        <w:fldChar w:fldCharType="end"/>
      </w:r>
      <w:r w:rsidR="00C21D69">
        <w:t>.</w:t>
      </w:r>
      <w:r w:rsidR="00C24157">
        <w:t xml:space="preserve"> </w:t>
      </w:r>
      <w:r w:rsidR="005B4748">
        <w:t>Interestingly, s</w:t>
      </w:r>
      <w:r w:rsidR="00C24157">
        <w:t>hrubs, but not cacti densit</w:t>
      </w:r>
      <w:r w:rsidR="00A850BA">
        <w:t>ies</w:t>
      </w:r>
      <w:r w:rsidR="00C24157">
        <w:t xml:space="preserve"> </w:t>
      </w:r>
      <w:r w:rsidR="00D13B30">
        <w:t xml:space="preserve">elicited </w:t>
      </w:r>
      <w:r w:rsidR="00C24157">
        <w:t>this positive effect. Shrubs were taller than cacti with larger floral displays, and</w:t>
      </w:r>
      <w:r w:rsidR="005B4748">
        <w:t xml:space="preserve"> this attractiveness </w:t>
      </w:r>
      <w:r w:rsidR="00617B29">
        <w:t>can bring</w:t>
      </w:r>
      <w:r w:rsidR="005B4748">
        <w:t xml:space="preserve"> in pollinators via the magnet species effect leading to improved visitation to</w:t>
      </w:r>
      <w:r w:rsidR="00EA33E2">
        <w:t xml:space="preserve"> neighbouring</w:t>
      </w:r>
      <w:r w:rsidR="000C01AC">
        <w:t xml:space="preserve"> </w:t>
      </w:r>
      <w:r w:rsidR="005B4748">
        <w:t>plants</w:t>
      </w:r>
      <w:r w:rsidR="00C24157">
        <w:t xml:space="preserve"> (sensu Laverty 1992)</w:t>
      </w:r>
      <w:r w:rsidR="005B4748">
        <w:t xml:space="preserve">. </w:t>
      </w:r>
      <w:r w:rsidR="00C24157">
        <w:t>This suggests some level of species specificity in benefactors.</w:t>
      </w:r>
      <w:r w:rsidR="00E90314">
        <w:t xml:space="preserve"> </w:t>
      </w:r>
      <w:r w:rsidR="00EB65C0">
        <w:t xml:space="preserve">Foundation plants growing in denser </w:t>
      </w:r>
      <w:r w:rsidR="00BB40C6">
        <w:t>areas</w:t>
      </w:r>
      <w:r w:rsidR="005B4748">
        <w:t xml:space="preserve"> of</w:t>
      </w:r>
      <w:r w:rsidR="00E90314">
        <w:t xml:space="preserve"> flowering</w:t>
      </w:r>
      <w:r w:rsidR="005B4748">
        <w:t xml:space="preserve"> shrubs</w:t>
      </w:r>
      <w:r w:rsidR="00EB65C0">
        <w:t xml:space="preserve"> were visited by a higher diversity of pollinator functional groups i.e. </w:t>
      </w:r>
      <w:r w:rsidR="00A24868">
        <w:t>wer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4967FF">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4967FF">
        <w:rPr>
          <w:noProof/>
        </w:rPr>
        <w:t>(</w:t>
      </w:r>
      <w:hyperlink w:anchor="_ENREF_49" w:tooltip="Steffan-Dewenter, 2002 #404" w:history="1">
        <w:r w:rsidR="002A5FE9">
          <w:rPr>
            <w:noProof/>
          </w:rPr>
          <w:t>Steffan-Dewenter</w:t>
        </w:r>
        <w:r w:rsidR="002A5FE9" w:rsidRPr="004967FF">
          <w:rPr>
            <w:i/>
            <w:noProof/>
          </w:rPr>
          <w:t>, et al.</w:t>
        </w:r>
        <w:r w:rsidR="002A5FE9">
          <w:rPr>
            <w:noProof/>
          </w:rPr>
          <w:t xml:space="preserve"> 2002</w:t>
        </w:r>
      </w:hyperlink>
      <w:r w:rsidR="004967FF">
        <w:rPr>
          <w:noProof/>
        </w:rPr>
        <w:t xml:space="preserve">, </w:t>
      </w:r>
      <w:hyperlink w:anchor="_ENREF_50" w:tooltip="Steffan‐Dewenter, 2003 #405" w:history="1">
        <w:r w:rsidR="002A5FE9">
          <w:rPr>
            <w:noProof/>
          </w:rPr>
          <w:t>Steffan‐Dewenter 2003</w:t>
        </w:r>
      </w:hyperlink>
      <w:r w:rsidR="004967FF">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4967FF">
        <w:instrText xml:space="preserve"> ADDIN EN.CITE </w:instrText>
      </w:r>
      <w:r w:rsidR="004967FF">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4967FF">
        <w:instrText xml:space="preserve"> ADDIN EN.CITE.DATA </w:instrText>
      </w:r>
      <w:r w:rsidR="004967FF">
        <w:fldChar w:fldCharType="end"/>
      </w:r>
      <w:r w:rsidR="007D3BB5">
        <w:fldChar w:fldCharType="separate"/>
      </w:r>
      <w:r w:rsidR="004967FF">
        <w:rPr>
          <w:noProof/>
        </w:rPr>
        <w:t>(</w:t>
      </w:r>
      <w:hyperlink w:anchor="_ENREF_20" w:tooltip="Gómez, 2007 #388" w:history="1">
        <w:r w:rsidR="002A5FE9">
          <w:rPr>
            <w:noProof/>
          </w:rPr>
          <w:t>Gómez</w:t>
        </w:r>
        <w:r w:rsidR="002A5FE9" w:rsidRPr="004967FF">
          <w:rPr>
            <w:i/>
            <w:noProof/>
          </w:rPr>
          <w:t>, et al.</w:t>
        </w:r>
        <w:r w:rsidR="002A5FE9">
          <w:rPr>
            <w:noProof/>
          </w:rPr>
          <w:t xml:space="preserve"> 2007</w:t>
        </w:r>
      </w:hyperlink>
      <w:r w:rsidR="004967FF">
        <w:rPr>
          <w:noProof/>
        </w:rPr>
        <w:t xml:space="preserve">, </w:t>
      </w:r>
      <w:hyperlink w:anchor="_ENREF_27" w:tooltip="Klein, 2003 #387" w:history="1">
        <w:r w:rsidR="002A5FE9">
          <w:rPr>
            <w:noProof/>
          </w:rPr>
          <w:t>Klein</w:t>
        </w:r>
        <w:r w:rsidR="002A5FE9" w:rsidRPr="004967FF">
          <w:rPr>
            <w:i/>
            <w:noProof/>
          </w:rPr>
          <w:t>, et al.</w:t>
        </w:r>
        <w:r w:rsidR="002A5FE9">
          <w:rPr>
            <w:noProof/>
          </w:rPr>
          <w:t xml:space="preserve"> 2003</w:t>
        </w:r>
      </w:hyperlink>
      <w:r w:rsidR="004967FF">
        <w:rPr>
          <w:noProof/>
        </w:rPr>
        <w:t xml:space="preserve">, </w:t>
      </w:r>
      <w:hyperlink w:anchor="_ENREF_39" w:tooltip="Perfectti, 2009 #389" w:history="1">
        <w:r w:rsidR="002A5FE9">
          <w:rPr>
            <w:noProof/>
          </w:rPr>
          <w:t>Perfectti</w:t>
        </w:r>
        <w:r w:rsidR="002A5FE9" w:rsidRPr="004967FF">
          <w:rPr>
            <w:i/>
            <w:noProof/>
          </w:rPr>
          <w:t xml:space="preserve">, </w:t>
        </w:r>
        <w:r w:rsidR="002A5FE9" w:rsidRPr="004967FF">
          <w:rPr>
            <w:i/>
            <w:noProof/>
          </w:rPr>
          <w:lastRenderedPageBreak/>
          <w:t>et al.</w:t>
        </w:r>
        <w:r w:rsidR="002A5FE9">
          <w:rPr>
            <w:noProof/>
          </w:rPr>
          <w:t xml:space="preserve"> 2009</w:t>
        </w:r>
      </w:hyperlink>
      <w:r w:rsidR="004967FF">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and decreasing g</w:t>
      </w:r>
      <w:r w:rsidR="00D22033" w:rsidRPr="00D22033">
        <w:t>eitonogamy</w:t>
      </w:r>
      <w:r w:rsidR="00D22033">
        <w:t xml:space="preserve"> </w:t>
      </w:r>
      <w:r w:rsidR="00D22033">
        <w:fldChar w:fldCharType="begin"/>
      </w:r>
      <w:r w:rsidR="00F218CE">
        <w:instrText xml:space="preserve"> ADDIN EN.CITE &lt;EndNote&gt;&lt;Cite&gt;&lt;Author&gt;Heinrich&lt;/Author&gt;&lt;Year&gt;1979&lt;/Year&gt;&lt;RecNum&gt;406&lt;/RecNum&gt;&lt;DisplayText&gt;(Greenleaf and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F218CE">
        <w:rPr>
          <w:noProof/>
        </w:rPr>
        <w:t>(</w:t>
      </w:r>
      <w:hyperlink w:anchor="_ENREF_22" w:tooltip="Greenleaf, 2006 #407" w:history="1">
        <w:r w:rsidR="002A5FE9">
          <w:rPr>
            <w:noProof/>
          </w:rPr>
          <w:t>Greenleaf and Kremen 2006</w:t>
        </w:r>
      </w:hyperlink>
      <w:r w:rsidR="00F218CE">
        <w:rPr>
          <w:noProof/>
        </w:rPr>
        <w:t xml:space="preserve">, </w:t>
      </w:r>
      <w:hyperlink w:anchor="_ENREF_25" w:tooltip="Heinrich, 1979 #406" w:history="1">
        <w:r w:rsidR="002A5FE9">
          <w:rPr>
            <w:noProof/>
          </w:rPr>
          <w:t>Heinrich 1979</w:t>
        </w:r>
      </w:hyperlink>
      <w:r w:rsidR="00F218CE">
        <w:rPr>
          <w:noProof/>
        </w:rPr>
        <w:t>)</w:t>
      </w:r>
      <w:r w:rsidR="00D22033">
        <w:fldChar w:fldCharType="end"/>
      </w:r>
      <w:r w:rsidR="00D22033">
        <w:t xml:space="preserve">. </w:t>
      </w:r>
      <w:r w:rsidR="00A42950">
        <w:t xml:space="preserve">Alternatively, the likelihood of attracting more effective pollinators increases with pollinator diversity through </w:t>
      </w:r>
      <w:commentRangeStart w:id="19"/>
      <w:r w:rsidR="00A42950">
        <w:t xml:space="preserve">sampling effort </w:t>
      </w:r>
      <w:commentRangeEnd w:id="19"/>
      <w:r w:rsidR="00147EEF">
        <w:rPr>
          <w:rStyle w:val="CommentReference"/>
        </w:rPr>
        <w:commentReference w:id="19"/>
      </w:r>
      <w:r w:rsidR="00EA33E2">
        <w:t>(Ives 2005</w:t>
      </w:r>
      <w:r w:rsidR="00A42950">
        <w:t xml:space="preserve">). </w:t>
      </w:r>
      <w:r w:rsidR="00EA33E2">
        <w:t xml:space="preserve">The </w:t>
      </w:r>
      <w:r w:rsidR="00BB40C6">
        <w:t xml:space="preserve">positive relationship between diversity and pollination success is likely important in desert ecosystems because that relationship is strongest when floral resources are heterogeneously distributed </w:t>
      </w:r>
      <w:r w:rsidR="00E408D3">
        <w:fldChar w:fldCharType="begin"/>
      </w:r>
      <w:r w:rsidR="004967FF">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4967FF">
        <w:rPr>
          <w:noProof/>
        </w:rPr>
        <w:t>(</w:t>
      </w:r>
      <w:hyperlink w:anchor="_ENREF_56" w:tooltip="Tylianakis, 2008 #408" w:history="1">
        <w:r w:rsidR="002A5FE9">
          <w:rPr>
            <w:noProof/>
          </w:rPr>
          <w:t>Tylianakis</w:t>
        </w:r>
        <w:r w:rsidR="002A5FE9" w:rsidRPr="004967FF">
          <w:rPr>
            <w:i/>
            <w:noProof/>
          </w:rPr>
          <w:t>, et al.</w:t>
        </w:r>
        <w:r w:rsidR="002A5FE9">
          <w:rPr>
            <w:noProof/>
          </w:rPr>
          <w:t xml:space="preserve"> 2008</w:t>
        </w:r>
      </w:hyperlink>
      <w:r w:rsidR="004967FF">
        <w:rPr>
          <w:noProof/>
        </w:rPr>
        <w:t>)</w:t>
      </w:r>
      <w:r w:rsidR="00E408D3">
        <w:fldChar w:fldCharType="end"/>
      </w:r>
      <w:r w:rsidR="00E408D3">
        <w:t xml:space="preserve">. </w:t>
      </w:r>
      <w:r w:rsidR="00F106F7">
        <w:t>Shrub density improved access to conspecifics</w:t>
      </w:r>
      <w:r w:rsidR="00AA7CE6">
        <w:t xml:space="preserve">, and this is a </w:t>
      </w:r>
      <w:r w:rsidR="00F106F7">
        <w:t xml:space="preserve">novel pathway of pollination facilitation. </w:t>
      </w:r>
      <w:r w:rsidR="005609B8">
        <w:t xml:space="preserve">This means that the additional visitors are shared with other members. </w:t>
      </w:r>
    </w:p>
    <w:p w14:paraId="5EC7E83F" w14:textId="1FBC83DB" w:rsidR="00FD4BEB" w:rsidRDefault="00FD4BEB" w:rsidP="00FD4BEB">
      <w:pPr>
        <w:spacing w:line="360" w:lineRule="auto"/>
      </w:pPr>
      <w:r>
        <w:t>Visitation rates are a commonly used proxy of pollination success within community-level studies of plant-pollinator interactions.</w:t>
      </w:r>
    </w:p>
    <w:p w14:paraId="518FEFB2" w14:textId="023C697A" w:rsidR="00EB65C0" w:rsidRDefault="00B91BDA" w:rsidP="0004281B">
      <w:pPr>
        <w:spacing w:line="360" w:lineRule="auto"/>
      </w:pPr>
      <w:r>
        <w:t>Improved pollen diversity can also increase fitness improving genetic diversity</w:t>
      </w:r>
      <w:r w:rsidR="002F7D40">
        <w:t xml:space="preserve"> </w:t>
      </w:r>
      <w:r w:rsidR="002F7D40" w:rsidRPr="00DA0A54">
        <w:t>(cite)</w:t>
      </w:r>
      <w:r w:rsidRPr="00DA0A54">
        <w:t>.</w:t>
      </w:r>
      <w:r>
        <w:t xml:space="preserve"> </w:t>
      </w:r>
      <w:r w:rsidR="002F7D40">
        <w:t>Desert foundation plants have multiple flowers</w:t>
      </w:r>
      <w:r w:rsidR="00391DF7">
        <w:t>,</w:t>
      </w:r>
      <w:r w:rsidR="002F7D40">
        <w:t xml:space="preserve"> and </w:t>
      </w:r>
      <w:r w:rsidR="008830D4">
        <w:t>there is strong potential</w:t>
      </w:r>
      <w:r w:rsidR="002F7D40">
        <w:t xml:space="preserve"> to increase genetic diversity of seed set from a single foundation plant within a single flowering season. </w:t>
      </w:r>
    </w:p>
    <w:p w14:paraId="27D2B4F1" w14:textId="10ABDF75" w:rsidR="00BD64B2" w:rsidRDefault="00BD64B2" w:rsidP="00E7618F">
      <w:pPr>
        <w:spacing w:line="360" w:lineRule="auto"/>
      </w:pPr>
      <w:r>
        <w:t>Conclusions</w:t>
      </w:r>
    </w:p>
    <w:p w14:paraId="3F108E23" w14:textId="56635871" w:rsidR="00177CC4" w:rsidRDefault="00BD25B2" w:rsidP="00770308">
      <w:pPr>
        <w:spacing w:line="360" w:lineRule="auto"/>
      </w:pPr>
      <w:r>
        <w:t>Better understanding the contexts that lead to individual roles within networks could be really helpful to ap</w:t>
      </w:r>
      <w:r w:rsidR="006F43C3">
        <w:t>plied ecology and understanding co-evolutionary cascades</w:t>
      </w:r>
      <w:r w:rsidR="005609B8">
        <w:t xml:space="preserve">. </w:t>
      </w:r>
      <w:r w:rsidR="00782064">
        <w:t>We identified three likely ways that shrub density facilitates by combining classic pollinator observations with an individual-based network approach.</w:t>
      </w:r>
      <w:r w:rsidR="00770308">
        <w:t xml:space="preserve"> </w:t>
      </w:r>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252D6A24" w14:textId="5C993647" w:rsidR="00B71998" w:rsidRDefault="00E85ED1" w:rsidP="0042612E">
      <w:pPr>
        <w:rPr>
          <w:u w:val="single"/>
        </w:rPr>
      </w:pPr>
      <w:r w:rsidRPr="00E85ED1">
        <w:rPr>
          <w:u w:val="single"/>
        </w:rPr>
        <w:lastRenderedPageBreak/>
        <w:t>Tables</w:t>
      </w:r>
      <w:r w:rsidR="00E45BD1">
        <w:rPr>
          <w:u w:val="single"/>
        </w:rPr>
        <w:t xml:space="preserve"> &amp; Figures</w:t>
      </w:r>
    </w:p>
    <w:p w14:paraId="4F4B0572" w14:textId="14CB65FE" w:rsidR="00DB07DB" w:rsidRDefault="00DB07DB" w:rsidP="00DB07DB">
      <w:r>
        <w:t>Table 1: List of</w:t>
      </w:r>
      <w:r w:rsidR="002B441B">
        <w:t xml:space="preserve"> foundation species, number of observati</w:t>
      </w:r>
      <w:r w:rsidR="00352798">
        <w:t>on periods, phenotypic traits and visitation rate.</w:t>
      </w:r>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297B5F95" w:rsidR="00C9464D" w:rsidRPr="00AD7D50" w:rsidRDefault="00C9464D" w:rsidP="00AD7D50">
            <w:pPr>
              <w:rPr>
                <w:sz w:val="22"/>
                <w:szCs w:val="22"/>
              </w:rPr>
            </w:pPr>
            <w:r w:rsidRPr="00AD7D50">
              <w:rPr>
                <w:sz w:val="22"/>
                <w:szCs w:val="22"/>
              </w:rPr>
              <w:t>Mean height</w:t>
            </w:r>
            <w:r w:rsidR="003B5261">
              <w:rPr>
                <w:sz w:val="22"/>
                <w:szCs w:val="22"/>
              </w:rPr>
              <w:t xml:space="preserve"> (cm)</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28664314" w:rsidR="00C9464D" w:rsidRPr="002B441B" w:rsidRDefault="00F2500D" w:rsidP="002B441B">
            <w:pPr>
              <w:rPr>
                <w:rFonts w:eastAsia="Times New Roman"/>
                <w:color w:val="000000"/>
                <w:sz w:val="22"/>
                <w:szCs w:val="22"/>
              </w:rPr>
            </w:pPr>
            <w:r>
              <w:rPr>
                <w:rFonts w:eastAsia="Times New Roman"/>
                <w:color w:val="000000"/>
                <w:sz w:val="22"/>
                <w:szCs w:val="22"/>
              </w:rPr>
              <w:t>51.08</w:t>
            </w:r>
          </w:p>
        </w:tc>
        <w:tc>
          <w:tcPr>
            <w:tcW w:w="1530" w:type="dxa"/>
          </w:tcPr>
          <w:p w14:paraId="48BFE323" w14:textId="09062D9C" w:rsidR="00C9464D" w:rsidRPr="00AD7D50" w:rsidRDefault="00F2500D" w:rsidP="00AD7D50">
            <w:pPr>
              <w:rPr>
                <w:sz w:val="22"/>
                <w:szCs w:val="22"/>
              </w:rPr>
            </w:pPr>
            <w:r>
              <w:rPr>
                <w:color w:val="000000"/>
                <w:sz w:val="22"/>
                <w:szCs w:val="22"/>
              </w:rPr>
              <w:t>45.16</w:t>
            </w:r>
          </w:p>
        </w:tc>
        <w:tc>
          <w:tcPr>
            <w:tcW w:w="1525" w:type="dxa"/>
          </w:tcPr>
          <w:p w14:paraId="04798212" w14:textId="2DB8BA39" w:rsidR="00C9464D" w:rsidRPr="00AD7D50" w:rsidRDefault="00F2500D" w:rsidP="00AD7D50">
            <w:pPr>
              <w:rPr>
                <w:sz w:val="22"/>
                <w:szCs w:val="22"/>
              </w:rPr>
            </w:pPr>
            <w:r>
              <w:rPr>
                <w:color w:val="000000"/>
                <w:sz w:val="22"/>
                <w:szCs w:val="22"/>
              </w:rPr>
              <w:t>0.88</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2FFC50BF" w:rsidR="00C9464D" w:rsidRPr="00AD7D50" w:rsidRDefault="00F2500D" w:rsidP="00AD7D50">
            <w:pPr>
              <w:rPr>
                <w:sz w:val="22"/>
                <w:szCs w:val="22"/>
              </w:rPr>
            </w:pPr>
            <w:r>
              <w:rPr>
                <w:color w:val="000000"/>
                <w:sz w:val="22"/>
                <w:szCs w:val="22"/>
                <w:shd w:val="clear" w:color="auto" w:fill="FFFFFF"/>
              </w:rPr>
              <w:t>44.03</w:t>
            </w:r>
          </w:p>
        </w:tc>
        <w:tc>
          <w:tcPr>
            <w:tcW w:w="1530" w:type="dxa"/>
          </w:tcPr>
          <w:p w14:paraId="7FEF184D" w14:textId="2C4FFF8D" w:rsidR="00C9464D" w:rsidRPr="00AD7D50" w:rsidRDefault="00F2500D" w:rsidP="00AD7D50">
            <w:pPr>
              <w:rPr>
                <w:sz w:val="22"/>
                <w:szCs w:val="22"/>
              </w:rPr>
            </w:pPr>
            <w:r>
              <w:rPr>
                <w:color w:val="000000"/>
                <w:sz w:val="22"/>
                <w:szCs w:val="22"/>
                <w:shd w:val="clear" w:color="auto" w:fill="FFFFFF"/>
              </w:rPr>
              <w:t>16.71</w:t>
            </w:r>
          </w:p>
        </w:tc>
        <w:tc>
          <w:tcPr>
            <w:tcW w:w="1525" w:type="dxa"/>
          </w:tcPr>
          <w:p w14:paraId="12845150" w14:textId="56091EAA" w:rsidR="00C9464D" w:rsidRPr="00AD7D50" w:rsidRDefault="00F2500D" w:rsidP="00AD7D50">
            <w:pPr>
              <w:rPr>
                <w:sz w:val="22"/>
                <w:szCs w:val="22"/>
              </w:rPr>
            </w:pPr>
            <w:r>
              <w:rPr>
                <w:color w:val="000000"/>
                <w:sz w:val="22"/>
                <w:szCs w:val="22"/>
                <w:shd w:val="clear" w:color="auto" w:fill="FFFFFF"/>
              </w:rPr>
              <w:t>2.39</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1FF12A8D" w:rsidR="00C9464D" w:rsidRPr="00AD7D50" w:rsidRDefault="00F2500D" w:rsidP="00AD7D50">
            <w:pPr>
              <w:rPr>
                <w:sz w:val="22"/>
                <w:szCs w:val="22"/>
              </w:rPr>
            </w:pPr>
            <w:r>
              <w:rPr>
                <w:rFonts w:eastAsia="Times New Roman"/>
                <w:sz w:val="22"/>
                <w:szCs w:val="22"/>
              </w:rPr>
              <w:t>49.35</w:t>
            </w:r>
          </w:p>
        </w:tc>
        <w:tc>
          <w:tcPr>
            <w:tcW w:w="1530" w:type="dxa"/>
          </w:tcPr>
          <w:p w14:paraId="314DE723" w14:textId="2928A948" w:rsidR="00C9464D" w:rsidRPr="00AD7D50" w:rsidRDefault="00F2500D" w:rsidP="00AD7D50">
            <w:pPr>
              <w:rPr>
                <w:sz w:val="22"/>
                <w:szCs w:val="22"/>
              </w:rPr>
            </w:pPr>
            <w:r>
              <w:rPr>
                <w:rFonts w:eastAsia="Times New Roman"/>
                <w:sz w:val="22"/>
                <w:szCs w:val="22"/>
              </w:rPr>
              <w:t>124.36</w:t>
            </w:r>
          </w:p>
        </w:tc>
        <w:tc>
          <w:tcPr>
            <w:tcW w:w="1525" w:type="dxa"/>
          </w:tcPr>
          <w:p w14:paraId="14A8F0C0" w14:textId="730CB75A" w:rsidR="00C9464D" w:rsidRPr="00AD7D50" w:rsidRDefault="00F2500D" w:rsidP="00AD7D50">
            <w:pPr>
              <w:rPr>
                <w:sz w:val="22"/>
                <w:szCs w:val="22"/>
              </w:rPr>
            </w:pPr>
            <w:r>
              <w:rPr>
                <w:rFonts w:eastAsia="Times New Roman"/>
                <w:sz w:val="22"/>
                <w:szCs w:val="22"/>
              </w:rPr>
              <w:t>1.69</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25C393EB" w:rsidR="00C9464D" w:rsidRPr="00AD7D50" w:rsidRDefault="00C9464D" w:rsidP="00AD7D50">
            <w:pPr>
              <w:rPr>
                <w:sz w:val="22"/>
                <w:szCs w:val="22"/>
              </w:rPr>
            </w:pPr>
            <w:r w:rsidRPr="00AD7D50">
              <w:rPr>
                <w:rFonts w:eastAsia="Times New Roman"/>
                <w:sz w:val="22"/>
                <w:szCs w:val="22"/>
              </w:rPr>
              <w:t>6</w:t>
            </w:r>
            <w:r w:rsidR="00F2500D">
              <w:rPr>
                <w:rFonts w:eastAsia="Times New Roman"/>
                <w:sz w:val="22"/>
                <w:szCs w:val="22"/>
              </w:rPr>
              <w:t>9.25</w:t>
            </w:r>
          </w:p>
        </w:tc>
        <w:tc>
          <w:tcPr>
            <w:tcW w:w="1530" w:type="dxa"/>
          </w:tcPr>
          <w:p w14:paraId="18B0EDF4" w14:textId="117B3E3D" w:rsidR="00C9464D" w:rsidRPr="00AD7D50" w:rsidRDefault="00F2500D" w:rsidP="00AD7D50">
            <w:pPr>
              <w:rPr>
                <w:sz w:val="22"/>
                <w:szCs w:val="22"/>
              </w:rPr>
            </w:pPr>
            <w:r>
              <w:rPr>
                <w:rFonts w:eastAsia="Times New Roman"/>
                <w:sz w:val="22"/>
                <w:szCs w:val="22"/>
              </w:rPr>
              <w:t>46.50</w:t>
            </w:r>
          </w:p>
        </w:tc>
        <w:tc>
          <w:tcPr>
            <w:tcW w:w="1525" w:type="dxa"/>
          </w:tcPr>
          <w:p w14:paraId="56A55A58" w14:textId="0CACA640" w:rsidR="00C9464D" w:rsidRPr="00AD7D50" w:rsidRDefault="00F2500D" w:rsidP="00AD7D50">
            <w:pPr>
              <w:rPr>
                <w:sz w:val="22"/>
                <w:szCs w:val="22"/>
              </w:rPr>
            </w:pPr>
            <w:r>
              <w:rPr>
                <w:rFonts w:eastAsia="Times New Roman"/>
                <w:sz w:val="22"/>
                <w:szCs w:val="22"/>
              </w:rPr>
              <w:t>0.25</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45722266" w:rsidR="00C9464D" w:rsidRPr="00AD7D50" w:rsidRDefault="00F2500D" w:rsidP="00AD7D50">
            <w:pPr>
              <w:rPr>
                <w:sz w:val="22"/>
                <w:szCs w:val="22"/>
              </w:rPr>
            </w:pPr>
            <w:r>
              <w:rPr>
                <w:rFonts w:eastAsia="Times New Roman"/>
                <w:sz w:val="22"/>
                <w:szCs w:val="22"/>
              </w:rPr>
              <w:t>189.88</w:t>
            </w:r>
          </w:p>
        </w:tc>
        <w:tc>
          <w:tcPr>
            <w:tcW w:w="1530" w:type="dxa"/>
          </w:tcPr>
          <w:p w14:paraId="7671863D" w14:textId="0F382AFF" w:rsidR="00C9464D" w:rsidRPr="00AD7D50" w:rsidRDefault="00F2500D" w:rsidP="00AD7D50">
            <w:pPr>
              <w:rPr>
                <w:sz w:val="22"/>
                <w:szCs w:val="22"/>
              </w:rPr>
            </w:pPr>
            <w:r>
              <w:rPr>
                <w:rFonts w:eastAsia="Times New Roman"/>
                <w:sz w:val="22"/>
                <w:szCs w:val="22"/>
              </w:rPr>
              <w:t>127.14</w:t>
            </w:r>
          </w:p>
        </w:tc>
        <w:tc>
          <w:tcPr>
            <w:tcW w:w="1525" w:type="dxa"/>
          </w:tcPr>
          <w:p w14:paraId="7C37BA88" w14:textId="4FF3B327" w:rsidR="00C9464D" w:rsidRPr="00AD7D50" w:rsidRDefault="00F2500D" w:rsidP="00AD7D50">
            <w:pPr>
              <w:rPr>
                <w:sz w:val="22"/>
                <w:szCs w:val="22"/>
              </w:rPr>
            </w:pPr>
            <w:r>
              <w:rPr>
                <w:rFonts w:eastAsia="Times New Roman"/>
                <w:sz w:val="22"/>
                <w:szCs w:val="22"/>
              </w:rPr>
              <w:t>1.91</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02017051" w:rsidR="00C9464D" w:rsidRPr="00AD7D50" w:rsidRDefault="00F2500D" w:rsidP="00AD7D50">
            <w:pPr>
              <w:rPr>
                <w:sz w:val="22"/>
                <w:szCs w:val="22"/>
              </w:rPr>
            </w:pPr>
            <w:r>
              <w:rPr>
                <w:rFonts w:eastAsia="Times New Roman"/>
                <w:sz w:val="22"/>
                <w:szCs w:val="22"/>
              </w:rPr>
              <w:t>72.93</w:t>
            </w:r>
          </w:p>
        </w:tc>
        <w:tc>
          <w:tcPr>
            <w:tcW w:w="1530" w:type="dxa"/>
          </w:tcPr>
          <w:p w14:paraId="1059D8A4" w14:textId="4072A65B" w:rsidR="00C9464D" w:rsidRPr="00AD7D50" w:rsidRDefault="00F2500D" w:rsidP="00AD7D50">
            <w:pPr>
              <w:rPr>
                <w:sz w:val="22"/>
                <w:szCs w:val="22"/>
              </w:rPr>
            </w:pPr>
            <w:r>
              <w:rPr>
                <w:rFonts w:eastAsia="Times New Roman"/>
                <w:sz w:val="22"/>
                <w:szCs w:val="22"/>
              </w:rPr>
              <w:t>24.14</w:t>
            </w:r>
          </w:p>
        </w:tc>
        <w:tc>
          <w:tcPr>
            <w:tcW w:w="1525" w:type="dxa"/>
          </w:tcPr>
          <w:p w14:paraId="61D8D5C1" w14:textId="6247FCA0" w:rsidR="00C9464D" w:rsidRPr="00AD7D50" w:rsidRDefault="00F2500D" w:rsidP="00AD7D50">
            <w:pPr>
              <w:rPr>
                <w:sz w:val="22"/>
                <w:szCs w:val="22"/>
              </w:rPr>
            </w:pPr>
            <w:r>
              <w:rPr>
                <w:rFonts w:eastAsia="Times New Roman"/>
                <w:sz w:val="22"/>
                <w:szCs w:val="22"/>
              </w:rPr>
              <w:t>0.86</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00E5A31D" w:rsidR="00C9464D" w:rsidRPr="00AD7D50" w:rsidRDefault="00F2500D" w:rsidP="00AD7D50">
            <w:pPr>
              <w:rPr>
                <w:sz w:val="22"/>
                <w:szCs w:val="22"/>
              </w:rPr>
            </w:pPr>
            <w:r>
              <w:rPr>
                <w:rFonts w:eastAsia="Times New Roman"/>
                <w:sz w:val="22"/>
                <w:szCs w:val="22"/>
              </w:rPr>
              <w:t>55.83</w:t>
            </w:r>
          </w:p>
        </w:tc>
        <w:tc>
          <w:tcPr>
            <w:tcW w:w="1530" w:type="dxa"/>
          </w:tcPr>
          <w:p w14:paraId="39E04D9E" w14:textId="7599E42F" w:rsidR="00C9464D" w:rsidRPr="00AD7D50" w:rsidRDefault="00F2500D" w:rsidP="00AD7D50">
            <w:pPr>
              <w:rPr>
                <w:sz w:val="22"/>
                <w:szCs w:val="22"/>
              </w:rPr>
            </w:pPr>
            <w:r>
              <w:rPr>
                <w:rFonts w:eastAsia="Times New Roman"/>
                <w:sz w:val="22"/>
                <w:szCs w:val="22"/>
              </w:rPr>
              <w:t>27.00</w:t>
            </w:r>
          </w:p>
        </w:tc>
        <w:tc>
          <w:tcPr>
            <w:tcW w:w="1525" w:type="dxa"/>
          </w:tcPr>
          <w:p w14:paraId="6D0E7F69" w14:textId="3206518C" w:rsidR="00C9464D" w:rsidRPr="00AD7D50" w:rsidRDefault="00F2500D" w:rsidP="00AD7D50">
            <w:pPr>
              <w:rPr>
                <w:sz w:val="22"/>
                <w:szCs w:val="22"/>
              </w:rPr>
            </w:pPr>
            <w:r>
              <w:rPr>
                <w:rFonts w:eastAsia="Times New Roman"/>
                <w:sz w:val="22"/>
                <w:szCs w:val="22"/>
              </w:rPr>
              <w:t>1.08</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4354A4A1" w:rsidR="00C9464D" w:rsidRPr="00AD7D50" w:rsidRDefault="00F2500D" w:rsidP="00AD7D50">
            <w:pPr>
              <w:rPr>
                <w:sz w:val="22"/>
                <w:szCs w:val="22"/>
              </w:rPr>
            </w:pPr>
            <w:r>
              <w:rPr>
                <w:rFonts w:eastAsia="Times New Roman"/>
                <w:sz w:val="22"/>
                <w:szCs w:val="22"/>
              </w:rPr>
              <w:t>27.80</w:t>
            </w:r>
          </w:p>
        </w:tc>
        <w:tc>
          <w:tcPr>
            <w:tcW w:w="1530" w:type="dxa"/>
          </w:tcPr>
          <w:p w14:paraId="0752E9B7" w14:textId="37E3308B" w:rsidR="00C9464D" w:rsidRPr="00AD7D50" w:rsidRDefault="00F2500D" w:rsidP="00AD7D50">
            <w:pPr>
              <w:rPr>
                <w:sz w:val="22"/>
                <w:szCs w:val="22"/>
              </w:rPr>
            </w:pPr>
            <w:r>
              <w:rPr>
                <w:rFonts w:eastAsia="Times New Roman"/>
                <w:sz w:val="22"/>
                <w:szCs w:val="22"/>
              </w:rPr>
              <w:t>2.40</w:t>
            </w:r>
          </w:p>
        </w:tc>
        <w:tc>
          <w:tcPr>
            <w:tcW w:w="1525" w:type="dxa"/>
          </w:tcPr>
          <w:p w14:paraId="12DCB3E1" w14:textId="163FC58C" w:rsidR="00C9464D" w:rsidRPr="00AD7D50" w:rsidRDefault="00F2500D" w:rsidP="00AD7D50">
            <w:pPr>
              <w:rPr>
                <w:sz w:val="22"/>
                <w:szCs w:val="22"/>
              </w:rPr>
            </w:pPr>
            <w:r>
              <w:rPr>
                <w:rFonts w:eastAsia="Times New Roman"/>
                <w:sz w:val="22"/>
                <w:szCs w:val="22"/>
              </w:rPr>
              <w:t>1.6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3D758826" w:rsidR="00C9464D" w:rsidRPr="00AD7D50" w:rsidRDefault="00F2500D" w:rsidP="00AD7D50">
            <w:pPr>
              <w:rPr>
                <w:sz w:val="22"/>
                <w:szCs w:val="22"/>
              </w:rPr>
            </w:pPr>
            <w:r>
              <w:rPr>
                <w:rFonts w:eastAsia="Times New Roman"/>
                <w:sz w:val="22"/>
                <w:szCs w:val="22"/>
              </w:rPr>
              <w:t>25.14</w:t>
            </w:r>
          </w:p>
        </w:tc>
        <w:tc>
          <w:tcPr>
            <w:tcW w:w="1530" w:type="dxa"/>
          </w:tcPr>
          <w:p w14:paraId="266F8B7C" w14:textId="7DDA8A77" w:rsidR="00C9464D" w:rsidRPr="00AD7D50" w:rsidRDefault="00F2500D" w:rsidP="00AD7D50">
            <w:pPr>
              <w:rPr>
                <w:sz w:val="22"/>
                <w:szCs w:val="22"/>
              </w:rPr>
            </w:pPr>
            <w:r>
              <w:rPr>
                <w:rFonts w:eastAsia="Times New Roman"/>
                <w:sz w:val="22"/>
                <w:szCs w:val="22"/>
              </w:rPr>
              <w:t>4.71</w:t>
            </w:r>
          </w:p>
        </w:tc>
        <w:tc>
          <w:tcPr>
            <w:tcW w:w="1525" w:type="dxa"/>
          </w:tcPr>
          <w:p w14:paraId="2046E7E5" w14:textId="7BADD983" w:rsidR="00C9464D" w:rsidRPr="00AD7D50" w:rsidRDefault="00F2500D" w:rsidP="00AD7D50">
            <w:pPr>
              <w:rPr>
                <w:sz w:val="22"/>
                <w:szCs w:val="22"/>
              </w:rPr>
            </w:pPr>
            <w:r>
              <w:rPr>
                <w:rFonts w:eastAsia="Times New Roman"/>
                <w:sz w:val="22"/>
                <w:szCs w:val="22"/>
              </w:rPr>
              <w:t>1.64</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4D6BEDCB" w:rsidR="00C9464D" w:rsidRPr="00AD7D50" w:rsidRDefault="00F2500D" w:rsidP="00AD7D50">
            <w:pPr>
              <w:rPr>
                <w:sz w:val="22"/>
                <w:szCs w:val="22"/>
              </w:rPr>
            </w:pPr>
            <w:r>
              <w:rPr>
                <w:rFonts w:eastAsia="Times New Roman"/>
                <w:sz w:val="22"/>
                <w:szCs w:val="22"/>
              </w:rPr>
              <w:t>56.01</w:t>
            </w:r>
          </w:p>
        </w:tc>
        <w:tc>
          <w:tcPr>
            <w:tcW w:w="1530" w:type="dxa"/>
          </w:tcPr>
          <w:p w14:paraId="090E0726" w14:textId="20C0D36A" w:rsidR="00C9464D" w:rsidRPr="00AD7D50" w:rsidRDefault="00F2500D" w:rsidP="00AD7D50">
            <w:pPr>
              <w:rPr>
                <w:sz w:val="22"/>
                <w:szCs w:val="22"/>
              </w:rPr>
            </w:pPr>
            <w:r>
              <w:rPr>
                <w:rFonts w:eastAsia="Times New Roman"/>
                <w:sz w:val="22"/>
                <w:szCs w:val="22"/>
              </w:rPr>
              <w:t>8.03</w:t>
            </w:r>
          </w:p>
        </w:tc>
        <w:tc>
          <w:tcPr>
            <w:tcW w:w="1525" w:type="dxa"/>
          </w:tcPr>
          <w:p w14:paraId="7A34E32A" w14:textId="232006B4" w:rsidR="00C9464D" w:rsidRPr="00AD7D50" w:rsidRDefault="00F2500D" w:rsidP="00AD7D50">
            <w:pPr>
              <w:rPr>
                <w:sz w:val="22"/>
                <w:szCs w:val="22"/>
              </w:rPr>
            </w:pPr>
            <w:r>
              <w:rPr>
                <w:rFonts w:eastAsia="Times New Roman"/>
                <w:sz w:val="22"/>
                <w:szCs w:val="22"/>
              </w:rPr>
              <w:t>2.19</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046E6EB7"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61</w:t>
            </w:r>
          </w:p>
        </w:tc>
        <w:tc>
          <w:tcPr>
            <w:tcW w:w="1870" w:type="dxa"/>
          </w:tcPr>
          <w:p w14:paraId="75D5A999" w14:textId="29D1BA2D"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69751E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7A932B5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74</w:t>
            </w:r>
          </w:p>
        </w:tc>
        <w:tc>
          <w:tcPr>
            <w:tcW w:w="1870" w:type="dxa"/>
          </w:tcPr>
          <w:p w14:paraId="406DB026" w14:textId="3B26C9B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2</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10F4868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1C19F6F0"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6</w:t>
            </w:r>
          </w:p>
        </w:tc>
        <w:tc>
          <w:tcPr>
            <w:tcW w:w="1870" w:type="dxa"/>
          </w:tcPr>
          <w:p w14:paraId="347C787F" w14:textId="5F4297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5.17</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53F228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23</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34DCCEF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12</w:t>
            </w:r>
          </w:p>
        </w:tc>
        <w:tc>
          <w:tcPr>
            <w:tcW w:w="1870" w:type="dxa"/>
          </w:tcPr>
          <w:p w14:paraId="1AFFD39C" w14:textId="7B721AD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14.85</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2EBB903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12</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2E37216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53</w:t>
            </w:r>
          </w:p>
        </w:tc>
        <w:tc>
          <w:tcPr>
            <w:tcW w:w="1870" w:type="dxa"/>
          </w:tcPr>
          <w:p w14:paraId="293B7E57" w14:textId="4DEBC511"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184D4D8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bl>
    <w:p w14:paraId="1E9DD937" w14:textId="11B03AA2" w:rsidR="00C95715" w:rsidRDefault="00C95715" w:rsidP="0042612E"/>
    <w:p w14:paraId="52003666" w14:textId="2844270D" w:rsidR="00BA29F3" w:rsidRDefault="000F3A77" w:rsidP="0042612E">
      <w:pPr>
        <w:rPr>
          <w:noProof/>
        </w:rPr>
      </w:pPr>
      <w:r w:rsidRPr="000F3A77">
        <w:rPr>
          <w:noProof/>
        </w:rPr>
        <w:t xml:space="preserve"> </w:t>
      </w:r>
    </w:p>
    <w:p w14:paraId="599AEE92" w14:textId="0F38C664" w:rsidR="005D135A" w:rsidRDefault="005D135A" w:rsidP="0042612E">
      <w:pPr>
        <w:rPr>
          <w:noProof/>
        </w:rPr>
      </w:pPr>
    </w:p>
    <w:p w14:paraId="101F9890" w14:textId="00AE0BDE" w:rsidR="005D135A" w:rsidRDefault="005D135A" w:rsidP="0042612E">
      <w:pPr>
        <w:rPr>
          <w:noProof/>
        </w:rPr>
      </w:pPr>
    </w:p>
    <w:p w14:paraId="3009E4D8" w14:textId="645A6F74" w:rsidR="005D135A" w:rsidRDefault="005D135A" w:rsidP="0042612E">
      <w:pPr>
        <w:rPr>
          <w:noProof/>
        </w:rPr>
      </w:pPr>
    </w:p>
    <w:p w14:paraId="7C7295A5" w14:textId="77777777" w:rsidR="005D135A" w:rsidRDefault="005D135A" w:rsidP="0042612E">
      <w:pPr>
        <w:rPr>
          <w:noProof/>
        </w:rPr>
      </w:pPr>
    </w:p>
    <w:p w14:paraId="6B07E102" w14:textId="66FE36A3" w:rsidR="005D135A" w:rsidRDefault="005D135A" w:rsidP="0042612E">
      <w:pPr>
        <w:rPr>
          <w:noProof/>
        </w:rPr>
      </w:pPr>
    </w:p>
    <w:p w14:paraId="4182EFFE" w14:textId="6C34F1AD" w:rsidR="005D135A" w:rsidRDefault="005D135A" w:rsidP="0042612E">
      <w:pPr>
        <w:rPr>
          <w:noProof/>
        </w:rPr>
      </w:pPr>
      <w:r>
        <w:rPr>
          <w:noProof/>
        </w:rPr>
        <w:lastRenderedPageBreak/>
        <w:drawing>
          <wp:inline distT="0" distB="0" distL="0" distR="0" wp14:anchorId="19727E85" wp14:editId="6F87D425">
            <wp:extent cx="2832014" cy="18383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2839739" cy="1843340"/>
                    </a:xfrm>
                    <a:prstGeom prst="rect">
                      <a:avLst/>
                    </a:prstGeom>
                  </pic:spPr>
                </pic:pic>
              </a:graphicData>
            </a:graphic>
          </wp:inline>
        </w:drawing>
      </w:r>
      <w:r>
        <w:rPr>
          <w:noProof/>
        </w:rPr>
        <w:drawing>
          <wp:inline distT="0" distB="0" distL="0" distR="0" wp14:anchorId="462863DF" wp14:editId="62E1DF10">
            <wp:extent cx="2949403" cy="191452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degree.jpeg"/>
                    <pic:cNvPicPr/>
                  </pic:nvPicPr>
                  <pic:blipFill>
                    <a:blip r:embed="rId11">
                      <a:extLst>
                        <a:ext uri="{28A0092B-C50C-407E-A947-70E740481C1C}">
                          <a14:useLocalDpi xmlns:a14="http://schemas.microsoft.com/office/drawing/2010/main" val="0"/>
                        </a:ext>
                      </a:extLst>
                    </a:blip>
                    <a:stretch>
                      <a:fillRect/>
                    </a:stretch>
                  </pic:blipFill>
                  <pic:spPr>
                    <a:xfrm>
                      <a:off x="0" y="0"/>
                      <a:ext cx="2956886" cy="1919383"/>
                    </a:xfrm>
                    <a:prstGeom prst="rect">
                      <a:avLst/>
                    </a:prstGeom>
                  </pic:spPr>
                </pic:pic>
              </a:graphicData>
            </a:graphic>
          </wp:inline>
        </w:drawing>
      </w:r>
    </w:p>
    <w:p w14:paraId="1E560361" w14:textId="7EDC12A2" w:rsidR="00FF260E" w:rsidRDefault="00FF260E" w:rsidP="0042612E">
      <w:pPr>
        <w:rPr>
          <w:noProof/>
        </w:rPr>
      </w:pPr>
    </w:p>
    <w:p w14:paraId="5BC3CC2F" w14:textId="4EF27146" w:rsidR="005D135A" w:rsidRDefault="005D135A" w:rsidP="0042612E">
      <w:pPr>
        <w:rPr>
          <w:noProof/>
        </w:rPr>
      </w:pPr>
      <w:r>
        <w:rPr>
          <w:noProof/>
        </w:rPr>
        <w:drawing>
          <wp:inline distT="0" distB="0" distL="0" distR="0" wp14:anchorId="048DF229" wp14:editId="0E9DD495">
            <wp:extent cx="2685278" cy="17430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eigan.jpeg"/>
                    <pic:cNvPicPr/>
                  </pic:nvPicPr>
                  <pic:blipFill>
                    <a:blip r:embed="rId12">
                      <a:extLst>
                        <a:ext uri="{28A0092B-C50C-407E-A947-70E740481C1C}">
                          <a14:useLocalDpi xmlns:a14="http://schemas.microsoft.com/office/drawing/2010/main" val="0"/>
                        </a:ext>
                      </a:extLst>
                    </a:blip>
                    <a:stretch>
                      <a:fillRect/>
                    </a:stretch>
                  </pic:blipFill>
                  <pic:spPr>
                    <a:xfrm>
                      <a:off x="0" y="0"/>
                      <a:ext cx="2686842" cy="1744090"/>
                    </a:xfrm>
                    <a:prstGeom prst="rect">
                      <a:avLst/>
                    </a:prstGeom>
                  </pic:spPr>
                </pic:pic>
              </a:graphicData>
            </a:graphic>
          </wp:inline>
        </w:drawing>
      </w:r>
      <w:r>
        <w:rPr>
          <w:noProof/>
        </w:rPr>
        <w:drawing>
          <wp:inline distT="0" distB="0" distL="0" distR="0" wp14:anchorId="45F05908" wp14:editId="61B65FE9">
            <wp:extent cx="2954655" cy="191793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bt.jpeg"/>
                    <pic:cNvPicPr/>
                  </pic:nvPicPr>
                  <pic:blipFill>
                    <a:blip r:embed="rId13">
                      <a:extLst>
                        <a:ext uri="{28A0092B-C50C-407E-A947-70E740481C1C}">
                          <a14:useLocalDpi xmlns:a14="http://schemas.microsoft.com/office/drawing/2010/main" val="0"/>
                        </a:ext>
                      </a:extLst>
                    </a:blip>
                    <a:stretch>
                      <a:fillRect/>
                    </a:stretch>
                  </pic:blipFill>
                  <pic:spPr>
                    <a:xfrm>
                      <a:off x="0" y="0"/>
                      <a:ext cx="2960838" cy="1921947"/>
                    </a:xfrm>
                    <a:prstGeom prst="rect">
                      <a:avLst/>
                    </a:prstGeom>
                  </pic:spPr>
                </pic:pic>
              </a:graphicData>
            </a:graphic>
          </wp:inline>
        </w:drawing>
      </w:r>
    </w:p>
    <w:p w14:paraId="31BC4CD4" w14:textId="260F994A" w:rsidR="000F3A77" w:rsidRDefault="000F3A77" w:rsidP="0042612E">
      <w:pPr>
        <w:rPr>
          <w:noProof/>
        </w:rPr>
      </w:pPr>
      <w:r>
        <w:rPr>
          <w:noProof/>
        </w:rPr>
        <w:t>Figure 1: Species differed in their degree central</w:t>
      </w:r>
      <w:r w:rsidR="00D469FE">
        <w:rPr>
          <w:noProof/>
        </w:rPr>
        <w:t>ity and eiganvector centrality, but not betweenness.</w:t>
      </w:r>
    </w:p>
    <w:p w14:paraId="6D33BC9F" w14:textId="2201AF65" w:rsidR="00F73CD6" w:rsidRDefault="00F73CD6" w:rsidP="0042612E"/>
    <w:p w14:paraId="77E75980" w14:textId="5DBC01D0" w:rsidR="00F75509" w:rsidRDefault="00E645B2" w:rsidP="0042612E">
      <w:r>
        <w:rPr>
          <w:noProof/>
        </w:rPr>
        <w:lastRenderedPageBreak/>
        <w:drawing>
          <wp:inline distT="0" distB="0" distL="0" distR="0" wp14:anchorId="00369EA3" wp14:editId="1A8459C2">
            <wp:extent cx="488632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greecentralityprop.jpeg"/>
                    <pic:cNvPicPr/>
                  </pic:nvPicPr>
                  <pic:blipFill>
                    <a:blip r:embed="rId14">
                      <a:extLst>
                        <a:ext uri="{28A0092B-C50C-407E-A947-70E740481C1C}">
                          <a14:useLocalDpi xmlns:a14="http://schemas.microsoft.com/office/drawing/2010/main" val="0"/>
                        </a:ext>
                      </a:extLst>
                    </a:blip>
                    <a:stretch>
                      <a:fillRect/>
                    </a:stretch>
                  </pic:blipFill>
                  <pic:spPr>
                    <a:xfrm>
                      <a:off x="0" y="0"/>
                      <a:ext cx="4886325" cy="3171825"/>
                    </a:xfrm>
                    <a:prstGeom prst="rect">
                      <a:avLst/>
                    </a:prstGeom>
                  </pic:spPr>
                </pic:pic>
              </a:graphicData>
            </a:graphic>
          </wp:inline>
        </w:drawing>
      </w:r>
    </w:p>
    <w:p w14:paraId="109E6FF7" w14:textId="7C497C45" w:rsidR="00E645B2" w:rsidRDefault="00E645B2" w:rsidP="0042612E">
      <w:r>
        <w:rPr>
          <w:noProof/>
        </w:rPr>
        <w:drawing>
          <wp:inline distT="0" distB="0" distL="0" distR="0" wp14:anchorId="2A316F09" wp14:editId="094AB108">
            <wp:extent cx="4981575" cy="2924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rubdensityprop.jpeg"/>
                    <pic:cNvPicPr/>
                  </pic:nvPicPr>
                  <pic:blipFill>
                    <a:blip r:embed="rId15">
                      <a:extLst>
                        <a:ext uri="{28A0092B-C50C-407E-A947-70E740481C1C}">
                          <a14:useLocalDpi xmlns:a14="http://schemas.microsoft.com/office/drawing/2010/main" val="0"/>
                        </a:ext>
                      </a:extLst>
                    </a:blip>
                    <a:stretch>
                      <a:fillRect/>
                    </a:stretch>
                  </pic:blipFill>
                  <pic:spPr>
                    <a:xfrm>
                      <a:off x="0" y="0"/>
                      <a:ext cx="4981575" cy="2924175"/>
                    </a:xfrm>
                    <a:prstGeom prst="rect">
                      <a:avLst/>
                    </a:prstGeom>
                  </pic:spPr>
                </pic:pic>
              </a:graphicData>
            </a:graphic>
          </wp:inline>
        </w:drawing>
      </w:r>
    </w:p>
    <w:p w14:paraId="2AEC8923" w14:textId="731AF09F" w:rsidR="0063309F" w:rsidRDefault="0063309F" w:rsidP="0042612E"/>
    <w:p w14:paraId="678AFE2E" w14:textId="54FBA0A6" w:rsidR="008C0B0E" w:rsidRDefault="0078634A" w:rsidP="0042612E">
      <w:pPr>
        <w:rPr>
          <w:noProof/>
        </w:rPr>
      </w:pPr>
      <w:r>
        <w:rPr>
          <w:noProof/>
        </w:rPr>
        <w:t>Figure 2</w:t>
      </w:r>
      <w:r w:rsidR="002E6E51">
        <w:rPr>
          <w:noProof/>
        </w:rPr>
        <w:t xml:space="preserve">: Foundation plants interact with a greater proportion of conspecifics than heterospecifics. </w:t>
      </w:r>
      <w:r w:rsidR="00163FA1">
        <w:rPr>
          <w:noProof/>
        </w:rPr>
        <w:t xml:space="preserve">Values are the number of interactors standardized by the number of potentially interacting plants within the network. </w:t>
      </w:r>
      <w:r w:rsidR="00EA56F3">
        <w:rPr>
          <w:noProof/>
        </w:rPr>
        <w:t xml:space="preserve">Degree centrality increased both the proportion of conspecifics and heterospecifics. Shrub density increased the proportion of conspecifics only. </w:t>
      </w:r>
    </w:p>
    <w:p w14:paraId="3FE79B49" w14:textId="77777777" w:rsidR="007C39B5" w:rsidRDefault="007C39B5" w:rsidP="0042612E">
      <w:pPr>
        <w:rPr>
          <w:noProof/>
        </w:rPr>
      </w:pPr>
    </w:p>
    <w:p w14:paraId="23A32CA4" w14:textId="6642ADB9" w:rsidR="00F26CDB" w:rsidRDefault="00F26CDB" w:rsidP="0042612E">
      <w:pPr>
        <w:rPr>
          <w:noProof/>
        </w:rPr>
      </w:pPr>
    </w:p>
    <w:p w14:paraId="149B11DB" w14:textId="364B6C9E" w:rsidR="00D52177" w:rsidRDefault="00D52177" w:rsidP="0042612E">
      <w:pPr>
        <w:rPr>
          <w:noProof/>
        </w:rPr>
      </w:pPr>
    </w:p>
    <w:p w14:paraId="2D411419" w14:textId="4428E64F" w:rsidR="00C27446" w:rsidRDefault="006A7F72" w:rsidP="0042612E">
      <w:pPr>
        <w:rPr>
          <w:noProof/>
        </w:rPr>
      </w:pPr>
      <w:r>
        <w:rPr>
          <w:noProof/>
        </w:rPr>
        <w:drawing>
          <wp:inline distT="0" distB="0" distL="0" distR="0" wp14:anchorId="701830F9" wp14:editId="3A4EFA1F">
            <wp:extent cx="5943600" cy="2924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02AED330" w14:textId="2D0D5780" w:rsidR="00DA10B4" w:rsidRDefault="00EA56F3" w:rsidP="0042612E">
      <w:pPr>
        <w:rPr>
          <w:noProof/>
        </w:rPr>
      </w:pPr>
      <w:r>
        <w:rPr>
          <w:noProof/>
        </w:rPr>
        <w:t>Figure 3: Plant-plant modules we</w:t>
      </w:r>
      <w:r w:rsidR="00DA10B4">
        <w:rPr>
          <w:noProof/>
        </w:rPr>
        <w:t>re structured by</w:t>
      </w:r>
      <w:r>
        <w:rPr>
          <w:noProof/>
        </w:rPr>
        <w:t xml:space="preserve"> species identity and day. </w:t>
      </w:r>
      <w:r w:rsidR="00DA10B4">
        <w:rPr>
          <w:noProof/>
        </w:rPr>
        <w:t>Conspecifics can be found in multiple modules.</w:t>
      </w:r>
    </w:p>
    <w:p w14:paraId="4C93A364" w14:textId="77777777" w:rsidR="001D3311" w:rsidRDefault="001D3311" w:rsidP="0042612E">
      <w:pPr>
        <w:rPr>
          <w:noProof/>
        </w:rPr>
      </w:pPr>
    </w:p>
    <w:p w14:paraId="66355CE9" w14:textId="11C7A1BD" w:rsidR="00341F18" w:rsidRDefault="00341F18" w:rsidP="0042612E">
      <w:pPr>
        <w:rPr>
          <w:noProof/>
        </w:rPr>
      </w:pPr>
      <w:r>
        <w:rPr>
          <w:noProof/>
        </w:rPr>
        <w:t xml:space="preserve">Table </w:t>
      </w:r>
      <w:r w:rsidR="00A5732D">
        <w:rPr>
          <w:noProof/>
        </w:rPr>
        <w:t>3</w:t>
      </w:r>
      <w:r>
        <w:rPr>
          <w:noProof/>
        </w:rPr>
        <w:t xml:space="preserve">: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0359AB14"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66</w:t>
            </w:r>
          </w:p>
        </w:tc>
        <w:tc>
          <w:tcPr>
            <w:tcW w:w="985" w:type="dxa"/>
          </w:tcPr>
          <w:p w14:paraId="5547B91D" w14:textId="2D9A1A1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w:t>
            </w:r>
            <w:r w:rsidR="00F2500D">
              <w:rPr>
                <w:rStyle w:val="gd15mcfceub"/>
                <w:rFonts w:ascii="Times New Roman" w:hAnsi="Times New Roman" w:cs="Times New Roman"/>
                <w:color w:val="000000"/>
                <w:sz w:val="22"/>
                <w:szCs w:val="22"/>
                <w:bdr w:val="none" w:sz="0" w:space="0" w:color="auto" w:frame="1"/>
              </w:rPr>
              <w:t>.93</w:t>
            </w:r>
          </w:p>
        </w:tc>
        <w:tc>
          <w:tcPr>
            <w:tcW w:w="1265" w:type="dxa"/>
          </w:tcPr>
          <w:p w14:paraId="3B956F51" w14:textId="6BF74F17"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5</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5FA0ECF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86</w:t>
            </w:r>
          </w:p>
        </w:tc>
        <w:tc>
          <w:tcPr>
            <w:tcW w:w="985" w:type="dxa"/>
          </w:tcPr>
          <w:p w14:paraId="0336B981" w14:textId="3640F9AF"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81.59</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5DEF69E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w:t>
            </w:r>
          </w:p>
        </w:tc>
        <w:tc>
          <w:tcPr>
            <w:tcW w:w="999" w:type="dxa"/>
          </w:tcPr>
          <w:p w14:paraId="255D6FCA" w14:textId="53155DD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5</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76C49DCE"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72</w:t>
            </w:r>
          </w:p>
        </w:tc>
        <w:tc>
          <w:tcPr>
            <w:tcW w:w="985" w:type="dxa"/>
          </w:tcPr>
          <w:p w14:paraId="30ECA134" w14:textId="38DC73C2"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3.05</w:t>
            </w:r>
          </w:p>
        </w:tc>
        <w:tc>
          <w:tcPr>
            <w:tcW w:w="1265" w:type="dxa"/>
          </w:tcPr>
          <w:p w14:paraId="00F12268" w14:textId="5377385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8</w:t>
            </w:r>
          </w:p>
        </w:tc>
        <w:tc>
          <w:tcPr>
            <w:tcW w:w="1255" w:type="dxa"/>
          </w:tcPr>
          <w:p w14:paraId="3DC1B371" w14:textId="08D59E44"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44</w:t>
            </w:r>
          </w:p>
        </w:tc>
        <w:tc>
          <w:tcPr>
            <w:tcW w:w="999" w:type="dxa"/>
          </w:tcPr>
          <w:p w14:paraId="4B0DD0B7" w14:textId="15EADD0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44</w:t>
            </w:r>
          </w:p>
        </w:tc>
        <w:tc>
          <w:tcPr>
            <w:tcW w:w="1336" w:type="dxa"/>
          </w:tcPr>
          <w:p w14:paraId="6C0CD98A" w14:textId="5EBC852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23</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0972BBA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423</w:t>
            </w:r>
          </w:p>
        </w:tc>
        <w:tc>
          <w:tcPr>
            <w:tcW w:w="985" w:type="dxa"/>
          </w:tcPr>
          <w:p w14:paraId="2F94DC67" w14:textId="6CB5326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6.09</w:t>
            </w:r>
          </w:p>
        </w:tc>
        <w:tc>
          <w:tcPr>
            <w:tcW w:w="1265" w:type="dxa"/>
          </w:tcPr>
          <w:p w14:paraId="7CD82418" w14:textId="3CC5A84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6</w:t>
            </w:r>
          </w:p>
        </w:tc>
        <w:tc>
          <w:tcPr>
            <w:tcW w:w="1255" w:type="dxa"/>
          </w:tcPr>
          <w:p w14:paraId="0AEDB445" w14:textId="30327987"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55</w:t>
            </w:r>
          </w:p>
        </w:tc>
        <w:tc>
          <w:tcPr>
            <w:tcW w:w="999" w:type="dxa"/>
          </w:tcPr>
          <w:p w14:paraId="5C295ECE" w14:textId="414EAF70"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24.95</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2A71051B" w:rsidR="00160903" w:rsidRDefault="00160903" w:rsidP="0042612E">
      <w:pPr>
        <w:rPr>
          <w:noProof/>
        </w:rPr>
      </w:pPr>
    </w:p>
    <w:p w14:paraId="4CDDAE2E" w14:textId="7EAF75B9" w:rsidR="00990C6F" w:rsidRDefault="00990C6F" w:rsidP="0042612E">
      <w:pPr>
        <w:rPr>
          <w:noProof/>
        </w:rPr>
      </w:pPr>
    </w:p>
    <w:p w14:paraId="2C4433D1" w14:textId="77777777" w:rsidR="00990C6F" w:rsidRDefault="00990C6F" w:rsidP="0042612E">
      <w:pPr>
        <w:rPr>
          <w:noProof/>
        </w:rPr>
      </w:pPr>
    </w:p>
    <w:p w14:paraId="13CE1E84" w14:textId="7DA68B8B" w:rsidR="00D52177" w:rsidRDefault="00A5732D" w:rsidP="0042612E">
      <w:pPr>
        <w:rPr>
          <w:noProof/>
        </w:rPr>
      </w:pPr>
      <w:r>
        <w:rPr>
          <w:noProof/>
        </w:rPr>
        <w:lastRenderedPageBreak/>
        <w:t>Table 4</w:t>
      </w:r>
      <w:r w:rsidR="00341F18">
        <w:rPr>
          <w:noProof/>
        </w:rPr>
        <w:t xml:space="preserve">: </w:t>
      </w:r>
      <w:r w:rsidR="00894623">
        <w:rPr>
          <w:noProof/>
        </w:rPr>
        <w:t>Comparison of common quantitive network indices between the species network and the downscaled individual-based network. Indices were calculated for random networks of the same size and compared to the observed networks using Z-scores.</w:t>
      </w:r>
    </w:p>
    <w:tbl>
      <w:tblPr>
        <w:tblStyle w:val="PlainTable21"/>
        <w:tblW w:w="0" w:type="auto"/>
        <w:tblLook w:val="04A0" w:firstRow="1" w:lastRow="0" w:firstColumn="1" w:lastColumn="0" w:noHBand="0" w:noVBand="1"/>
      </w:tblPr>
      <w:tblGrid>
        <w:gridCol w:w="3116"/>
        <w:gridCol w:w="3117"/>
        <w:gridCol w:w="3117"/>
      </w:tblGrid>
      <w:tr w:rsidR="00F81641" w14:paraId="0234A813" w14:textId="77777777" w:rsidTr="007C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F6433" w14:textId="31A17B69" w:rsidR="00F81641" w:rsidRDefault="00F81641" w:rsidP="0042612E">
            <w:pPr>
              <w:rPr>
                <w:noProof/>
              </w:rPr>
            </w:pPr>
            <w:r>
              <w:rPr>
                <w:noProof/>
              </w:rPr>
              <w:t>Indice</w:t>
            </w:r>
          </w:p>
        </w:tc>
        <w:tc>
          <w:tcPr>
            <w:tcW w:w="3117" w:type="dxa"/>
          </w:tcPr>
          <w:p w14:paraId="6703B8BD" w14:textId="3CD4B687" w:rsidR="00F81641" w:rsidRDefault="00990C6F" w:rsidP="00990C6F">
            <w:pPr>
              <w:cnfStyle w:val="100000000000" w:firstRow="1" w:lastRow="0" w:firstColumn="0" w:lastColumn="0" w:oddVBand="0" w:evenVBand="0" w:oddHBand="0" w:evenHBand="0" w:firstRowFirstColumn="0" w:firstRowLastColumn="0" w:lastRowFirstColumn="0" w:lastRowLastColumn="0"/>
              <w:rPr>
                <w:noProof/>
              </w:rPr>
            </w:pPr>
            <w:r>
              <w:rPr>
                <w:noProof/>
              </w:rPr>
              <w:t>Species-based network</w:t>
            </w:r>
          </w:p>
        </w:tc>
        <w:tc>
          <w:tcPr>
            <w:tcW w:w="3117" w:type="dxa"/>
          </w:tcPr>
          <w:p w14:paraId="14D31E0D" w14:textId="7B5ADFC0" w:rsidR="00F81641" w:rsidRDefault="00F81641" w:rsidP="0042612E">
            <w:pPr>
              <w:cnfStyle w:val="100000000000" w:firstRow="1" w:lastRow="0" w:firstColumn="0" w:lastColumn="0" w:oddVBand="0" w:evenVBand="0" w:oddHBand="0" w:evenHBand="0" w:firstRowFirstColumn="0" w:firstRowLastColumn="0" w:lastRowFirstColumn="0" w:lastRowLastColumn="0"/>
              <w:rPr>
                <w:noProof/>
              </w:rPr>
            </w:pPr>
            <w:r>
              <w:rPr>
                <w:noProof/>
              </w:rPr>
              <w:t>Individual</w:t>
            </w:r>
            <w:r w:rsidR="00990C6F">
              <w:rPr>
                <w:noProof/>
              </w:rPr>
              <w:t>-based network</w:t>
            </w:r>
          </w:p>
        </w:tc>
      </w:tr>
      <w:tr w:rsidR="00F81641" w14:paraId="1EAEB6E6"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920A217" w14:textId="6B1649D3" w:rsidR="00F81641" w:rsidRPr="00990C6F" w:rsidRDefault="00CD0043" w:rsidP="0042612E">
            <w:pPr>
              <w:rPr>
                <w:noProof/>
              </w:rPr>
            </w:pPr>
            <w:r w:rsidRPr="00990C6F">
              <w:rPr>
                <w:noProof/>
              </w:rPr>
              <w:t xml:space="preserve">Weighted </w:t>
            </w:r>
            <w:r w:rsidR="00F81641" w:rsidRPr="00990C6F">
              <w:rPr>
                <w:noProof/>
              </w:rPr>
              <w:t>Connectance</w:t>
            </w:r>
          </w:p>
        </w:tc>
        <w:tc>
          <w:tcPr>
            <w:tcW w:w="3117" w:type="dxa"/>
          </w:tcPr>
          <w:p w14:paraId="485B62C4" w14:textId="0177CB80" w:rsidR="001619C6"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 xml:space="preserve">Observed: </w:t>
            </w:r>
            <w:r w:rsidR="001619C6" w:rsidRPr="00990C6F">
              <w:rPr>
                <w:color w:val="000000"/>
                <w:shd w:val="clear" w:color="auto" w:fill="FFFFFF"/>
              </w:rPr>
              <w:t>0.15</w:t>
            </w:r>
            <w:r>
              <w:rPr>
                <w:color w:val="000000"/>
                <w:shd w:val="clear" w:color="auto" w:fill="FFFFFF"/>
              </w:rPr>
              <w:t xml:space="preserve"> (</w:t>
            </w:r>
            <w:r w:rsidR="00990C6F">
              <w:rPr>
                <w:rStyle w:val="gd15mcfceub"/>
                <w:color w:val="000000"/>
                <w:bdr w:val="none" w:sz="0" w:space="0" w:color="auto" w:frame="1"/>
              </w:rPr>
              <w:t xml:space="preserve">Z: </w:t>
            </w:r>
            <w:r w:rsidR="001619C6" w:rsidRPr="00990C6F">
              <w:rPr>
                <w:rStyle w:val="gd15mcfceub"/>
                <w:color w:val="000000"/>
                <w:bdr w:val="none" w:sz="0" w:space="0" w:color="auto" w:frame="1"/>
              </w:rPr>
              <w:t>-40.9</w:t>
            </w:r>
            <w:r>
              <w:rPr>
                <w:rStyle w:val="gd15mcfceub"/>
                <w:color w:val="000000"/>
                <w:bdr w:val="none" w:sz="0" w:space="0" w:color="auto" w:frame="1"/>
              </w:rPr>
              <w:t>***)</w:t>
            </w:r>
          </w:p>
          <w:p w14:paraId="33F7273F" w14:textId="6748AB9F" w:rsidR="001619C6"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Random: 0.27</w:t>
            </w:r>
          </w:p>
        </w:tc>
        <w:tc>
          <w:tcPr>
            <w:tcW w:w="3117" w:type="dxa"/>
          </w:tcPr>
          <w:p w14:paraId="7C6C055E" w14:textId="4E1E9013" w:rsidR="00CD0043" w:rsidRPr="007C4089" w:rsidRDefault="00CD0043"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sidRPr="00990C6F">
              <w:rPr>
                <w:color w:val="000000"/>
                <w:shd w:val="clear" w:color="auto" w:fill="FFFFFF"/>
              </w:rPr>
              <w:t>0.08</w:t>
            </w:r>
            <w:r w:rsidR="007C4089">
              <w:rPr>
                <w:color w:val="000000"/>
                <w:shd w:val="clear" w:color="auto" w:fill="FFFFFF"/>
              </w:rPr>
              <w:t xml:space="preserve"> (</w:t>
            </w:r>
            <w:r w:rsidRPr="00990C6F">
              <w:rPr>
                <w:color w:val="000000"/>
              </w:rPr>
              <w:t xml:space="preserve">Z: </w:t>
            </w:r>
            <w:r w:rsidR="007C4089">
              <w:rPr>
                <w:rStyle w:val="gd15mcfceub"/>
                <w:color w:val="000000"/>
                <w:bdr w:val="none" w:sz="0" w:space="0" w:color="auto" w:frame="1"/>
              </w:rPr>
              <w:t>-16.1)</w:t>
            </w:r>
          </w:p>
          <w:p w14:paraId="2BA97308" w14:textId="309B4DF4"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bdr w:val="none" w:sz="0" w:space="0" w:color="auto" w:frame="1"/>
              </w:rPr>
            </w:pPr>
            <w:r>
              <w:rPr>
                <w:rFonts w:ascii="Times New Roman" w:eastAsiaTheme="minorHAnsi" w:hAnsi="Times New Roman" w:cs="Times New Roman"/>
                <w:color w:val="000000"/>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13</w:t>
            </w:r>
          </w:p>
        </w:tc>
      </w:tr>
      <w:tr w:rsidR="00F81641" w14:paraId="57587F61"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31BDA1DA" w14:textId="330474DD" w:rsidR="00F81641" w:rsidRPr="00990C6F" w:rsidRDefault="00F81641" w:rsidP="0042612E">
            <w:pPr>
              <w:rPr>
                <w:noProof/>
              </w:rPr>
            </w:pPr>
            <w:r w:rsidRPr="00990C6F">
              <w:rPr>
                <w:noProof/>
              </w:rPr>
              <w:t xml:space="preserve">H2 </w:t>
            </w:r>
          </w:p>
        </w:tc>
        <w:tc>
          <w:tcPr>
            <w:tcW w:w="3117" w:type="dxa"/>
          </w:tcPr>
          <w:p w14:paraId="59EA34C6" w14:textId="7774AB2E" w:rsidR="003F0ABF"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43 (Z:</w:t>
            </w:r>
            <w:r w:rsidR="003F0ABF" w:rsidRPr="00990C6F">
              <w:rPr>
                <w:color w:val="000000"/>
              </w:rPr>
              <w:t xml:space="preserve"> </w:t>
            </w:r>
            <w:r>
              <w:rPr>
                <w:rStyle w:val="gd15mcfceub"/>
                <w:color w:val="000000"/>
                <w:bdr w:val="none" w:sz="0" w:space="0" w:color="auto" w:frame="1"/>
              </w:rPr>
              <w:t>57.16)</w:t>
            </w:r>
          </w:p>
          <w:p w14:paraId="52F6EA6E" w14:textId="6D772933" w:rsidR="003F0ABF"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05</w:t>
            </w:r>
          </w:p>
        </w:tc>
        <w:tc>
          <w:tcPr>
            <w:tcW w:w="3117" w:type="dxa"/>
          </w:tcPr>
          <w:p w14:paraId="2BA630CA" w14:textId="117E5135" w:rsidR="00074D13"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57 (</w:t>
            </w:r>
            <w:r w:rsidR="00074D13" w:rsidRPr="00990C6F">
              <w:rPr>
                <w:color w:val="000000"/>
              </w:rPr>
              <w:t xml:space="preserve">Z: </w:t>
            </w:r>
            <w:r w:rsidR="00074D13" w:rsidRPr="00990C6F">
              <w:rPr>
                <w:rStyle w:val="gd15mcfceub"/>
                <w:color w:val="000000"/>
                <w:bdr w:val="none" w:sz="0" w:space="0" w:color="auto" w:frame="1"/>
              </w:rPr>
              <w:t>2</w:t>
            </w:r>
            <w:r>
              <w:rPr>
                <w:rStyle w:val="gd15mcfceub"/>
                <w:color w:val="000000"/>
                <w:bdr w:val="none" w:sz="0" w:space="0" w:color="auto" w:frame="1"/>
              </w:rPr>
              <w:t>6.1)</w:t>
            </w:r>
          </w:p>
          <w:p w14:paraId="658C6DAD" w14:textId="1CB9C00E" w:rsidR="00074D13" w:rsidRPr="00990C6F"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w:t>
            </w:r>
            <w:r w:rsidR="00990C6F">
              <w:rPr>
                <w:rFonts w:ascii="Times New Roman" w:hAnsi="Times New Roman" w:cs="Times New Roman"/>
                <w:noProof/>
                <w:sz w:val="24"/>
                <w:szCs w:val="24"/>
              </w:rPr>
              <w:t>andom</w:t>
            </w:r>
            <w:r w:rsidR="00074D13" w:rsidRPr="00990C6F">
              <w:rPr>
                <w:rFonts w:ascii="Times New Roman" w:hAnsi="Times New Roman" w:cs="Times New Roman"/>
                <w:color w:val="000000"/>
                <w:sz w:val="24"/>
                <w:szCs w:val="24"/>
              </w:rPr>
              <w:t xml:space="preserve">: </w:t>
            </w:r>
            <w:r w:rsidR="00074D13" w:rsidRPr="00990C6F">
              <w:rPr>
                <w:rStyle w:val="gd15mcfceub"/>
                <w:rFonts w:ascii="Times New Roman" w:hAnsi="Times New Roman" w:cs="Times New Roman"/>
                <w:color w:val="000000"/>
                <w:sz w:val="24"/>
                <w:szCs w:val="24"/>
                <w:bdr w:val="none" w:sz="0" w:space="0" w:color="auto" w:frame="1"/>
              </w:rPr>
              <w:t>0.2004796</w:t>
            </w:r>
          </w:p>
        </w:tc>
      </w:tr>
      <w:tr w:rsidR="00F81641" w14:paraId="3FBE1A79"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91B9DE7" w14:textId="5238B779" w:rsidR="00F81641" w:rsidRPr="00990C6F" w:rsidRDefault="00F81641" w:rsidP="0042612E">
            <w:pPr>
              <w:rPr>
                <w:noProof/>
              </w:rPr>
            </w:pPr>
            <w:r w:rsidRPr="00990C6F">
              <w:rPr>
                <w:noProof/>
              </w:rPr>
              <w:t>WNODF</w:t>
            </w:r>
          </w:p>
        </w:tc>
        <w:tc>
          <w:tcPr>
            <w:tcW w:w="3117" w:type="dxa"/>
          </w:tcPr>
          <w:p w14:paraId="2383EA19" w14:textId="24F2A14E" w:rsidR="003F0ABF"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32.83 (</w:t>
            </w:r>
            <w:r w:rsidR="003F0ABF" w:rsidRPr="00990C6F">
              <w:rPr>
                <w:color w:val="000000"/>
                <w:shd w:val="clear" w:color="auto" w:fill="FFFFFF"/>
              </w:rPr>
              <w:t xml:space="preserve">Z: </w:t>
            </w:r>
            <w:r>
              <w:rPr>
                <w:rStyle w:val="gd15mcfceub"/>
                <w:color w:val="000000"/>
                <w:bdr w:val="none" w:sz="0" w:space="0" w:color="auto" w:frame="1"/>
              </w:rPr>
              <w:t>-8.39)</w:t>
            </w:r>
          </w:p>
          <w:p w14:paraId="338595D0" w14:textId="6DD01522" w:rsidR="003F0ABF"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3F0ABF"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63.15</w:t>
            </w:r>
          </w:p>
        </w:tc>
        <w:tc>
          <w:tcPr>
            <w:tcW w:w="3117" w:type="dxa"/>
          </w:tcPr>
          <w:p w14:paraId="60C1DAC4" w14:textId="334F19FE" w:rsidR="00CD0043"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4.65 (</w:t>
            </w:r>
            <w:r w:rsidR="00CD0043" w:rsidRPr="00990C6F">
              <w:rPr>
                <w:color w:val="000000"/>
                <w:shd w:val="clear" w:color="auto" w:fill="FFFFFF"/>
              </w:rPr>
              <w:t xml:space="preserve">Z: </w:t>
            </w:r>
            <w:r>
              <w:rPr>
                <w:rStyle w:val="gd15mcfceub"/>
                <w:color w:val="000000"/>
                <w:bdr w:val="none" w:sz="0" w:space="0" w:color="auto" w:frame="1"/>
              </w:rPr>
              <w:t>-6.40)</w:t>
            </w:r>
          </w:p>
          <w:p w14:paraId="26D11FCF" w14:textId="62ACFE7B"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CD004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8.13</w:t>
            </w:r>
          </w:p>
        </w:tc>
      </w:tr>
      <w:tr w:rsidR="00F81641" w14:paraId="430B2698"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7B0A585D" w14:textId="76736FE3" w:rsidR="00F81641" w:rsidRPr="00990C6F" w:rsidRDefault="0072632B" w:rsidP="0042612E">
            <w:pPr>
              <w:rPr>
                <w:noProof/>
              </w:rPr>
            </w:pPr>
            <w:r w:rsidRPr="00990C6F">
              <w:rPr>
                <w:noProof/>
              </w:rPr>
              <w:t>Modularity</w:t>
            </w:r>
          </w:p>
        </w:tc>
        <w:tc>
          <w:tcPr>
            <w:tcW w:w="3117" w:type="dxa"/>
          </w:tcPr>
          <w:p w14:paraId="56D8D9CC" w14:textId="6F24F564"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Obs :0.44 (</w:t>
            </w:r>
            <w:r w:rsidRPr="00990C6F">
              <w:rPr>
                <w:rFonts w:ascii="Times New Roman" w:hAnsi="Times New Roman" w:cs="Times New Roman"/>
                <w:noProof/>
                <w:sz w:val="24"/>
                <w:szCs w:val="24"/>
              </w:rPr>
              <w:t xml:space="preserve">Z: </w:t>
            </w:r>
            <w:r>
              <w:rPr>
                <w:rStyle w:val="gd15mcfceub"/>
                <w:rFonts w:ascii="Times New Roman" w:hAnsi="Times New Roman" w:cs="Times New Roman"/>
                <w:color w:val="000000"/>
                <w:sz w:val="24"/>
                <w:szCs w:val="24"/>
                <w:bdr w:val="none" w:sz="0" w:space="0" w:color="auto" w:frame="1"/>
              </w:rPr>
              <w:t>36.4</w:t>
            </w:r>
            <w:r>
              <w:rPr>
                <w:rStyle w:val="gd15mcfceub"/>
                <w:rFonts w:ascii="Times New Roman" w:hAnsi="Times New Roman" w:cs="Times New Roman"/>
                <w:color w:val="000000"/>
                <w:sz w:val="24"/>
                <w:szCs w:val="24"/>
                <w:bdr w:val="none" w:sz="0" w:space="0" w:color="auto" w:frame="1"/>
              </w:rPr>
              <w:t>)</w:t>
            </w:r>
          </w:p>
          <w:p w14:paraId="56ECE1C4" w14:textId="32F87F8D" w:rsidR="00477AB1" w:rsidRPr="007C4089" w:rsidRDefault="007C4089" w:rsidP="00990C6F">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81391D"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09</w:t>
            </w:r>
          </w:p>
        </w:tc>
        <w:tc>
          <w:tcPr>
            <w:tcW w:w="3117" w:type="dxa"/>
          </w:tcPr>
          <w:p w14:paraId="79239BCD" w14:textId="6F024C68"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 xml:space="preserve">0.59 </w:t>
            </w:r>
            <w:r w:rsidRPr="007C4089">
              <w:rPr>
                <w:rStyle w:val="gd15mcfceub"/>
                <w:rFonts w:ascii="Times New Roman" w:hAnsi="Times New Roman" w:cs="Times New Roman"/>
                <w:color w:val="000000"/>
                <w:sz w:val="24"/>
                <w:szCs w:val="24"/>
                <w:bdr w:val="none" w:sz="0" w:space="0" w:color="auto" w:frame="1"/>
              </w:rPr>
              <w:t>(</w:t>
            </w:r>
            <w:r w:rsidRPr="007C4089">
              <w:rPr>
                <w:rFonts w:ascii="Times New Roman" w:hAnsi="Times New Roman" w:cs="Times New Roman"/>
                <w:noProof/>
                <w:sz w:val="24"/>
                <w:szCs w:val="24"/>
              </w:rPr>
              <w:t>Z:</w:t>
            </w:r>
            <w:r>
              <w:rPr>
                <w:rFonts w:ascii="Times New Roman" w:hAnsi="Times New Roman" w:cs="Times New Roman"/>
                <w:noProof/>
                <w:sz w:val="24"/>
                <w:szCs w:val="24"/>
              </w:rPr>
              <w:t xml:space="preserve"> </w:t>
            </w:r>
            <w:r w:rsidR="00894623">
              <w:rPr>
                <w:rFonts w:ascii="Times New Roman" w:hAnsi="Times New Roman" w:cs="Times New Roman"/>
                <w:noProof/>
                <w:sz w:val="24"/>
                <w:szCs w:val="24"/>
              </w:rPr>
              <w:t>2</w:t>
            </w:r>
            <w:r w:rsidRPr="00990C6F">
              <w:rPr>
                <w:rFonts w:ascii="Times New Roman" w:hAnsi="Times New Roman" w:cs="Times New Roman"/>
                <w:noProof/>
                <w:sz w:val="24"/>
                <w:szCs w:val="24"/>
              </w:rPr>
              <w:t>4.35</w:t>
            </w:r>
            <w:r>
              <w:rPr>
                <w:rFonts w:ascii="Times New Roman" w:hAnsi="Times New Roman" w:cs="Times New Roman"/>
                <w:noProof/>
                <w:sz w:val="24"/>
                <w:szCs w:val="24"/>
              </w:rPr>
              <w:t>)</w:t>
            </w:r>
          </w:p>
          <w:p w14:paraId="589E1151" w14:textId="6D49EBEC" w:rsidR="00A17A76"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A17A76" w:rsidRPr="00990C6F">
              <w:rPr>
                <w:rFonts w:ascii="Times New Roman" w:hAnsi="Times New Roman" w:cs="Times New Roman"/>
                <w:noProof/>
                <w:sz w:val="24"/>
                <w:szCs w:val="24"/>
              </w:rPr>
              <w:t xml:space="preserve">: </w:t>
            </w:r>
            <w:r w:rsidR="005E04F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38</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1D2C49FC" w:rsidR="004C1AAF" w:rsidRDefault="004C1AAF" w:rsidP="0042612E">
      <w:pPr>
        <w:rPr>
          <w:noProof/>
        </w:rPr>
      </w:pPr>
    </w:p>
    <w:p w14:paraId="471F12A7" w14:textId="72DCF04A" w:rsidR="00F2500D" w:rsidRDefault="00F2500D" w:rsidP="0042612E">
      <w:pPr>
        <w:rPr>
          <w:noProof/>
        </w:rPr>
      </w:pPr>
    </w:p>
    <w:p w14:paraId="20FB28E4" w14:textId="16CDE3E4" w:rsidR="00F2500D" w:rsidRDefault="00F2500D" w:rsidP="0042612E">
      <w:pPr>
        <w:rPr>
          <w:noProof/>
        </w:rPr>
      </w:pPr>
    </w:p>
    <w:p w14:paraId="73AC4F15" w14:textId="6EE92010" w:rsidR="00F2500D" w:rsidRDefault="00F2500D" w:rsidP="0042612E">
      <w:pPr>
        <w:rPr>
          <w:noProof/>
        </w:rPr>
      </w:pPr>
    </w:p>
    <w:p w14:paraId="007FF9CE" w14:textId="77EB1DE3" w:rsidR="00F2500D" w:rsidRDefault="00F2500D" w:rsidP="0042612E">
      <w:pPr>
        <w:rPr>
          <w:noProof/>
        </w:rPr>
      </w:pPr>
    </w:p>
    <w:p w14:paraId="11E67D30" w14:textId="77777777" w:rsidR="00F2500D" w:rsidRDefault="00F2500D" w:rsidP="0042612E">
      <w:pPr>
        <w:rPr>
          <w:noProof/>
        </w:rPr>
      </w:pPr>
    </w:p>
    <w:p w14:paraId="5A462897" w14:textId="36F35F70" w:rsidR="008C0B0E" w:rsidRPr="00D5357A" w:rsidRDefault="00E00475" w:rsidP="0042612E">
      <w:pPr>
        <w:rPr>
          <w:b/>
        </w:rPr>
      </w:pPr>
      <w:r w:rsidRPr="00D5357A">
        <w:rPr>
          <w:b/>
        </w:rPr>
        <w:lastRenderedPageBreak/>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lastRenderedPageBreak/>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0C782B74" w:rsidR="00ED5AAF" w:rsidRDefault="00BD342E" w:rsidP="0042612E">
      <w:r>
        <w:lastRenderedPageBreak/>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w:t>
      </w:r>
      <w:r w:rsidR="005B14F2">
        <w:rPr>
          <w:rStyle w:val="gnkrckgcgsb"/>
          <w:color w:val="000000"/>
          <w:bdr w:val="none" w:sz="0" w:space="0" w:color="auto" w:frame="1"/>
        </w:rPr>
        <w:t>hi square: 40.687, df=4,p &lt;0.00</w:t>
      </w:r>
    </w:p>
    <w:p w14:paraId="0AF0E287" w14:textId="22E36A3E" w:rsidR="00ED5AAF" w:rsidRDefault="005B14F2" w:rsidP="0042612E">
      <w:pPr>
        <w:rPr>
          <w:b/>
        </w:rPr>
      </w:pPr>
      <w:r>
        <w:rPr>
          <w:noProof/>
        </w:rPr>
        <w:drawing>
          <wp:inline distT="0" distB="0" distL="0" distR="0" wp14:anchorId="096F9488" wp14:editId="18A1EE3D">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7143" cy="3800000"/>
                    </a:xfrm>
                    <a:prstGeom prst="rect">
                      <a:avLst/>
                    </a:prstGeom>
                  </pic:spPr>
                </pic:pic>
              </a:graphicData>
            </a:graphic>
          </wp:inline>
        </w:drawing>
      </w:r>
    </w:p>
    <w:p w14:paraId="44B5F49F" w14:textId="77777777" w:rsidR="005B14F2" w:rsidRDefault="005B14F2" w:rsidP="0042612E">
      <w:pPr>
        <w:rPr>
          <w:noProof/>
        </w:rPr>
      </w:pPr>
    </w:p>
    <w:p w14:paraId="31D9BCCC" w14:textId="77777777" w:rsidR="005B14F2" w:rsidRDefault="005B14F2" w:rsidP="0042612E">
      <w:pPr>
        <w:rPr>
          <w:noProof/>
        </w:rPr>
      </w:pPr>
    </w:p>
    <w:p w14:paraId="1A839A8D" w14:textId="709B21A8" w:rsidR="0050101B" w:rsidRDefault="005B14F2" w:rsidP="0042612E">
      <w:pPr>
        <w:rPr>
          <w:b/>
        </w:rPr>
      </w:pPr>
      <w:r>
        <w:rPr>
          <w:noProof/>
        </w:rPr>
        <w:t xml:space="preserve">Figure A3: Correlation between the number of flowers and height, split by foundation plant species. </w:t>
      </w:r>
      <w:bookmarkStart w:id="20" w:name="_GoBack"/>
      <w:bookmarkEnd w:id="20"/>
    </w:p>
    <w:p w14:paraId="2B7DE92D" w14:textId="77777777" w:rsidR="005B14F2" w:rsidRDefault="005B14F2"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26e+00  2.522e-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01  2.356e-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3.445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6.199e-04  1.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1.739e-03  2.221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lastRenderedPageBreak/>
        <w:t xml:space="preserve">day:N.flowers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lastRenderedPageBreak/>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7DDFE566" w14:textId="77777777" w:rsidR="002A5FE9" w:rsidRPr="002A5FE9" w:rsidRDefault="00941BFD" w:rsidP="002A5FE9">
      <w:pPr>
        <w:pStyle w:val="EndNoteBibliography"/>
        <w:spacing w:after="0"/>
      </w:pPr>
      <w:r>
        <w:fldChar w:fldCharType="begin"/>
      </w:r>
      <w:r>
        <w:instrText xml:space="preserve"> ADDIN EN.REFLIST </w:instrText>
      </w:r>
      <w:r>
        <w:fldChar w:fldCharType="separate"/>
      </w:r>
      <w:bookmarkStart w:id="21" w:name="_ENREF_1"/>
      <w:r w:rsidR="002A5FE9" w:rsidRPr="002A5FE9">
        <w:t>Aizen, M. A. and Rovere, A. E. 2010. Reproductive interactions mediated by flowering overlap in a temperate hummingbird–plant assemblage. - Oikos 119: 696-706.</w:t>
      </w:r>
      <w:bookmarkEnd w:id="21"/>
    </w:p>
    <w:p w14:paraId="31D1143B" w14:textId="77777777" w:rsidR="002A5FE9" w:rsidRPr="002A5FE9" w:rsidRDefault="002A5FE9" w:rsidP="002A5FE9">
      <w:pPr>
        <w:pStyle w:val="EndNoteBibliography"/>
        <w:spacing w:after="0"/>
      </w:pPr>
      <w:bookmarkStart w:id="22" w:name="_ENREF_2"/>
      <w:r w:rsidRPr="002A5FE9">
        <w:t>Almeida-Neto, M. and Ulrich, W. 2011. A straightforward computational approach for measuring nestedness using quantitative matrices. - Environmental Modelling &amp; Software 26: 173-178.</w:t>
      </w:r>
      <w:bookmarkEnd w:id="22"/>
    </w:p>
    <w:p w14:paraId="0BC1776C" w14:textId="77777777" w:rsidR="002A5FE9" w:rsidRPr="002A5FE9" w:rsidRDefault="002A5FE9" w:rsidP="002A5FE9">
      <w:pPr>
        <w:pStyle w:val="EndNoteBibliography"/>
        <w:spacing w:after="0"/>
      </w:pPr>
      <w:bookmarkStart w:id="23" w:name="_ENREF_3"/>
      <w:r w:rsidRPr="002A5FE9">
        <w:t>Bascompte, J. and Jordano, P. 2013. Mutualistic networks. - Princeton University Press.</w:t>
      </w:r>
      <w:bookmarkEnd w:id="23"/>
    </w:p>
    <w:p w14:paraId="355CF6AC" w14:textId="77777777" w:rsidR="002A5FE9" w:rsidRPr="002A5FE9" w:rsidRDefault="002A5FE9" w:rsidP="002A5FE9">
      <w:pPr>
        <w:pStyle w:val="EndNoteBibliography"/>
        <w:spacing w:after="0"/>
      </w:pPr>
      <w:bookmarkStart w:id="24" w:name="_ENREF_4"/>
      <w:r w:rsidRPr="002A5FE9">
        <w:t>Beckett, S. J. 2016. Improved community detection in weighted bipartite networks. - Royal Society open science 3: 140536.</w:t>
      </w:r>
      <w:bookmarkEnd w:id="24"/>
    </w:p>
    <w:p w14:paraId="4506AD20" w14:textId="7CA12FF2" w:rsidR="002A5FE9" w:rsidRPr="002A5FE9" w:rsidRDefault="002A5FE9" w:rsidP="002A5FE9">
      <w:pPr>
        <w:pStyle w:val="EndNoteBibliography"/>
        <w:spacing w:after="0"/>
      </w:pPr>
      <w:bookmarkStart w:id="25" w:name="_ENREF_5"/>
      <w:r w:rsidRPr="002A5FE9">
        <w:t xml:space="preserve">Bivand, R., et al. 2011. spdep: Spatial dependence: weighting schemes, statistics and models. - R package version 0.5-31, URL </w:t>
      </w:r>
      <w:hyperlink r:id="rId20" w:history="1">
        <w:r w:rsidRPr="002A5FE9">
          <w:rPr>
            <w:rStyle w:val="Hyperlink"/>
          </w:rPr>
          <w:t>http://CRAN</w:t>
        </w:r>
      </w:hyperlink>
      <w:r w:rsidRPr="002A5FE9">
        <w:t>. R-project. org/package= spdep.</w:t>
      </w:r>
      <w:bookmarkEnd w:id="25"/>
    </w:p>
    <w:p w14:paraId="2133D755" w14:textId="77777777" w:rsidR="002A5FE9" w:rsidRPr="002A5FE9" w:rsidRDefault="002A5FE9" w:rsidP="002A5FE9">
      <w:pPr>
        <w:pStyle w:val="EndNoteBibliography"/>
        <w:spacing w:after="0"/>
      </w:pPr>
      <w:bookmarkStart w:id="26" w:name="_ENREF_6"/>
      <w:r w:rsidRPr="002A5FE9">
        <w:t>Blüthgen, N., et al. 2006. Measuring specialization in species interaction networks. - BMC ecology 6: 9.</w:t>
      </w:r>
      <w:bookmarkEnd w:id="26"/>
    </w:p>
    <w:p w14:paraId="7398F55D" w14:textId="77777777" w:rsidR="002A5FE9" w:rsidRPr="002A5FE9" w:rsidRDefault="002A5FE9" w:rsidP="002A5FE9">
      <w:pPr>
        <w:pStyle w:val="EndNoteBibliography"/>
        <w:spacing w:after="0"/>
      </w:pPr>
      <w:bookmarkStart w:id="27" w:name="_ENREF_7"/>
      <w:r w:rsidRPr="002A5FE9">
        <w:t>Braun, J. and Lortie, C. 2018. Finding the bees knees: a conceptual framework and systematic review of the mechanisms of pollinator-mediated facilitation. - Perspectives in Plant Ecology, Evolution and Systematics.</w:t>
      </w:r>
      <w:bookmarkEnd w:id="27"/>
    </w:p>
    <w:p w14:paraId="6E6EEBA8" w14:textId="77777777" w:rsidR="002A5FE9" w:rsidRPr="002A5FE9" w:rsidRDefault="002A5FE9" w:rsidP="002A5FE9">
      <w:pPr>
        <w:pStyle w:val="EndNoteBibliography"/>
        <w:spacing w:after="0"/>
      </w:pPr>
      <w:bookmarkStart w:id="28" w:name="_ENREF_8"/>
      <w:r w:rsidRPr="002A5FE9">
        <w:t>Brooks, M. E., et al. 2017. glmmTMB balances speed and flexibility among packages for zero-inflated generalized linear mixed modeling. - The R journal 9: 378-400.</w:t>
      </w:r>
      <w:bookmarkEnd w:id="28"/>
    </w:p>
    <w:p w14:paraId="2FD9E832" w14:textId="77777777" w:rsidR="002A5FE9" w:rsidRPr="002A5FE9" w:rsidRDefault="002A5FE9" w:rsidP="002A5FE9">
      <w:pPr>
        <w:pStyle w:val="EndNoteBibliography"/>
        <w:spacing w:after="0"/>
      </w:pPr>
      <w:bookmarkStart w:id="29" w:name="_ENREF_9"/>
      <w:r w:rsidRPr="002A5FE9">
        <w:t>Csardi, G. and Nepusz, T. 2006. The igraph software package for complex network research. - InterJournal, Complex Systems 1695: 1-9.</w:t>
      </w:r>
      <w:bookmarkEnd w:id="29"/>
    </w:p>
    <w:p w14:paraId="7D090443" w14:textId="77777777" w:rsidR="002A5FE9" w:rsidRPr="002A5FE9" w:rsidRDefault="002A5FE9" w:rsidP="002A5FE9">
      <w:pPr>
        <w:pStyle w:val="EndNoteBibliography"/>
        <w:spacing w:after="0"/>
      </w:pPr>
      <w:bookmarkStart w:id="30" w:name="_ENREF_10"/>
      <w:r w:rsidRPr="002A5FE9">
        <w:t>Donnelly, S. E., et al. 1998. Pollination in Verbascum thapsus (Scrophulariaceae): the advantage of being tall. - American Journal of Botany 85: 1618-1625.</w:t>
      </w:r>
      <w:bookmarkEnd w:id="30"/>
    </w:p>
    <w:p w14:paraId="2C377E31" w14:textId="77777777" w:rsidR="002A5FE9" w:rsidRPr="002A5FE9" w:rsidRDefault="002A5FE9" w:rsidP="002A5FE9">
      <w:pPr>
        <w:pStyle w:val="EndNoteBibliography"/>
        <w:spacing w:after="0"/>
      </w:pPr>
      <w:bookmarkStart w:id="31" w:name="_ENREF_11"/>
      <w:r w:rsidRPr="002A5FE9">
        <w:t>Dormann, C. F. 2011. How to be a specialist? Quantifying specialisation in pollination networks. - Network Biology 1: 1-20.</w:t>
      </w:r>
      <w:bookmarkEnd w:id="31"/>
    </w:p>
    <w:p w14:paraId="1DE113B9" w14:textId="77777777" w:rsidR="002A5FE9" w:rsidRPr="002A5FE9" w:rsidRDefault="002A5FE9" w:rsidP="002A5FE9">
      <w:pPr>
        <w:pStyle w:val="EndNoteBibliography"/>
        <w:spacing w:after="0"/>
      </w:pPr>
      <w:bookmarkStart w:id="32" w:name="_ENREF_12"/>
      <w:r w:rsidRPr="002A5FE9">
        <w:t>Dormann, C. F., et al. 2008. Introducing the bipartite package: analysing ecological networks. - interaction 1.</w:t>
      </w:r>
      <w:bookmarkEnd w:id="32"/>
    </w:p>
    <w:p w14:paraId="4822A2BA" w14:textId="77777777" w:rsidR="002A5FE9" w:rsidRPr="002A5FE9" w:rsidRDefault="002A5FE9" w:rsidP="002A5FE9">
      <w:pPr>
        <w:pStyle w:val="EndNoteBibliography"/>
        <w:spacing w:after="0"/>
      </w:pPr>
      <w:bookmarkStart w:id="33" w:name="_ENREF_13"/>
      <w:r w:rsidRPr="002A5FE9">
        <w:t>Doulcier, G. and Stouffer, D. 2015. Rnetcarto: Fast network modularity and roles computation by simulated annealing. - R package version 0.2 4.</w:t>
      </w:r>
      <w:bookmarkEnd w:id="33"/>
    </w:p>
    <w:p w14:paraId="20C1428A" w14:textId="77777777" w:rsidR="002A5FE9" w:rsidRPr="002A5FE9" w:rsidRDefault="002A5FE9" w:rsidP="002A5FE9">
      <w:pPr>
        <w:pStyle w:val="EndNoteBibliography"/>
        <w:spacing w:after="0"/>
      </w:pPr>
      <w:bookmarkStart w:id="34" w:name="_ENREF_14"/>
      <w:r w:rsidRPr="002A5FE9">
        <w:lastRenderedPageBreak/>
        <w:t>Dupont, Y., et al. 2011. Scaling down from species to individuals: a flower–visitation network between individual honeybees and thistle plants. - Oikos 120: 170-177.</w:t>
      </w:r>
      <w:bookmarkEnd w:id="34"/>
    </w:p>
    <w:p w14:paraId="136B246F" w14:textId="77777777" w:rsidR="002A5FE9" w:rsidRPr="002A5FE9" w:rsidRDefault="002A5FE9" w:rsidP="002A5FE9">
      <w:pPr>
        <w:pStyle w:val="EndNoteBibliography"/>
        <w:spacing w:after="0"/>
      </w:pPr>
      <w:bookmarkStart w:id="35" w:name="_ENREF_15"/>
      <w:r w:rsidRPr="002A5FE9">
        <w:t>Dupont, Y. L., et al. 2014. Spatial structure of an individual‐based plant–pollinator network. - Oikos 123: 1301-1310.</w:t>
      </w:r>
      <w:bookmarkEnd w:id="35"/>
    </w:p>
    <w:p w14:paraId="06667527" w14:textId="77777777" w:rsidR="002A5FE9" w:rsidRPr="002A5FE9" w:rsidRDefault="002A5FE9" w:rsidP="002A5FE9">
      <w:pPr>
        <w:pStyle w:val="EndNoteBibliography"/>
        <w:spacing w:after="0"/>
      </w:pPr>
      <w:bookmarkStart w:id="36" w:name="_ENREF_16"/>
      <w:r w:rsidRPr="002A5FE9">
        <w:t>Eklöf, A., et al. 2013. The dimensionality of ecological networks. - Ecology letters 16: 577-583.</w:t>
      </w:r>
      <w:bookmarkEnd w:id="36"/>
    </w:p>
    <w:p w14:paraId="3DD6433B" w14:textId="77777777" w:rsidR="002A5FE9" w:rsidRPr="002A5FE9" w:rsidRDefault="002A5FE9" w:rsidP="002A5FE9">
      <w:pPr>
        <w:pStyle w:val="EndNoteBibliography"/>
        <w:spacing w:after="0"/>
      </w:pPr>
      <w:bookmarkStart w:id="37" w:name="_ENREF_17"/>
      <w:r w:rsidRPr="002A5FE9">
        <w:t>Emer, C., et al. 2016. Species roles in plant–pollinator communities are conserved across native and alien ranges. - Diversity and Distributions 22: 841-852.</w:t>
      </w:r>
      <w:bookmarkEnd w:id="37"/>
    </w:p>
    <w:p w14:paraId="6218CC4F" w14:textId="77777777" w:rsidR="002A5FE9" w:rsidRPr="002A5FE9" w:rsidRDefault="002A5FE9" w:rsidP="002A5FE9">
      <w:pPr>
        <w:pStyle w:val="EndNoteBibliography"/>
        <w:spacing w:after="0"/>
      </w:pPr>
      <w:bookmarkStart w:id="38" w:name="_ENREF_18"/>
      <w:r w:rsidRPr="002A5FE9">
        <w:t>Fox, J., et al. 2012. Package ‘car’. - Vienna: R Foundation for Statistical Computing.</w:t>
      </w:r>
      <w:bookmarkEnd w:id="38"/>
    </w:p>
    <w:p w14:paraId="36A34155" w14:textId="77777777" w:rsidR="002A5FE9" w:rsidRPr="002A5FE9" w:rsidRDefault="002A5FE9" w:rsidP="002A5FE9">
      <w:pPr>
        <w:pStyle w:val="EndNoteBibliography"/>
        <w:spacing w:after="0"/>
      </w:pPr>
      <w:bookmarkStart w:id="39" w:name="_ENREF_19"/>
      <w:r w:rsidRPr="002A5FE9">
        <w:t>Freeman, L. C. 1978. Centrality in social networks conceptual clarification. - Social networks 1: 215-239.</w:t>
      </w:r>
      <w:bookmarkEnd w:id="39"/>
    </w:p>
    <w:p w14:paraId="2A4D9DC1" w14:textId="77777777" w:rsidR="002A5FE9" w:rsidRPr="002A5FE9" w:rsidRDefault="002A5FE9" w:rsidP="002A5FE9">
      <w:pPr>
        <w:pStyle w:val="EndNoteBibliography"/>
        <w:spacing w:after="0"/>
      </w:pPr>
      <w:bookmarkStart w:id="40" w:name="_ENREF_20"/>
      <w:r w:rsidRPr="002A5FE9">
        <w:t>Gómez, J. M., et al. 2007. Pollinator diversity affects plant reproduction and recruitment: the tradeoffs of generalization. - Oecologia 153: 597-605.</w:t>
      </w:r>
      <w:bookmarkEnd w:id="40"/>
    </w:p>
    <w:p w14:paraId="7F24F0F6" w14:textId="77777777" w:rsidR="002A5FE9" w:rsidRPr="002A5FE9" w:rsidRDefault="002A5FE9" w:rsidP="002A5FE9">
      <w:pPr>
        <w:pStyle w:val="EndNoteBibliography"/>
        <w:spacing w:after="0"/>
      </w:pPr>
      <w:bookmarkStart w:id="41" w:name="_ENREF_21"/>
      <w:r w:rsidRPr="002A5FE9">
        <w:t>Gómez, J. M. and Perfectti, F. 2011. Fitness consequences of centrality in mutualistic individual-based networks. - Proceedings of the Royal Society B: Biological Sciences 279: 1754-1760.</w:t>
      </w:r>
      <w:bookmarkEnd w:id="41"/>
    </w:p>
    <w:p w14:paraId="2CC0054A" w14:textId="77777777" w:rsidR="002A5FE9" w:rsidRPr="002A5FE9" w:rsidRDefault="002A5FE9" w:rsidP="002A5FE9">
      <w:pPr>
        <w:pStyle w:val="EndNoteBibliography"/>
        <w:spacing w:after="0"/>
      </w:pPr>
      <w:bookmarkStart w:id="42" w:name="_ENREF_22"/>
      <w:r w:rsidRPr="002A5FE9">
        <w:t>Greenleaf, S. S. and Kremen, C. 2006. Wild bees enhance honey bees’ pollination of hybrid sunflower. - Proceedings of the National Academy of Sciences 103: 13890-13895.</w:t>
      </w:r>
      <w:bookmarkEnd w:id="42"/>
    </w:p>
    <w:p w14:paraId="1D9A19CD" w14:textId="77777777" w:rsidR="002A5FE9" w:rsidRPr="002A5FE9" w:rsidRDefault="002A5FE9" w:rsidP="002A5FE9">
      <w:pPr>
        <w:pStyle w:val="EndNoteBibliography"/>
        <w:spacing w:after="0"/>
      </w:pPr>
      <w:bookmarkStart w:id="43" w:name="_ENREF_23"/>
      <w:r w:rsidRPr="002A5FE9">
        <w:t>Guimera, R. and Amaral, L. A. N. 2005. Functional cartography of complex metabolic networks. - nature 433: 895.</w:t>
      </w:r>
      <w:bookmarkEnd w:id="43"/>
    </w:p>
    <w:p w14:paraId="0546294E" w14:textId="77777777" w:rsidR="002A5FE9" w:rsidRPr="002A5FE9" w:rsidRDefault="002A5FE9" w:rsidP="002A5FE9">
      <w:pPr>
        <w:pStyle w:val="EndNoteBibliography"/>
        <w:spacing w:after="0"/>
      </w:pPr>
      <w:bookmarkStart w:id="44" w:name="_ENREF_24"/>
      <w:r w:rsidRPr="002A5FE9">
        <w:t>Hegland, S. J., et al. 2008. The relative importance of positive and negative interactions for pollinator attraction in a plant community. - Ecological Research 24: 929-936.</w:t>
      </w:r>
      <w:bookmarkEnd w:id="44"/>
    </w:p>
    <w:p w14:paraId="18DE87B2" w14:textId="77777777" w:rsidR="002A5FE9" w:rsidRPr="002A5FE9" w:rsidRDefault="002A5FE9" w:rsidP="002A5FE9">
      <w:pPr>
        <w:pStyle w:val="EndNoteBibliography"/>
        <w:spacing w:after="0"/>
      </w:pPr>
      <w:bookmarkStart w:id="45" w:name="_ENREF_25"/>
      <w:r w:rsidRPr="002A5FE9">
        <w:t>Heinrich, B. 1979. Resource heterogeneity and patterns of movement in foraging bumblebees. - Oecologia 40: 235-245.</w:t>
      </w:r>
      <w:bookmarkEnd w:id="45"/>
    </w:p>
    <w:p w14:paraId="27CCDE64" w14:textId="77777777" w:rsidR="002A5FE9" w:rsidRPr="002A5FE9" w:rsidRDefault="002A5FE9" w:rsidP="002A5FE9">
      <w:pPr>
        <w:pStyle w:val="EndNoteBibliography"/>
        <w:spacing w:after="0"/>
      </w:pPr>
      <w:bookmarkStart w:id="46" w:name="_ENREF_26"/>
      <w:r w:rsidRPr="002A5FE9">
        <w:t>Jennings, W. B. 2001. Comparative flowering phenology of plants in the western Mojave Desert. - Madroño: 162-171.</w:t>
      </w:r>
      <w:bookmarkEnd w:id="46"/>
    </w:p>
    <w:p w14:paraId="4CB1C3E9" w14:textId="77777777" w:rsidR="002A5FE9" w:rsidRPr="002A5FE9" w:rsidRDefault="002A5FE9" w:rsidP="002A5FE9">
      <w:pPr>
        <w:pStyle w:val="EndNoteBibliography"/>
        <w:spacing w:after="0"/>
      </w:pPr>
      <w:bookmarkStart w:id="47" w:name="_ENREF_27"/>
      <w:r w:rsidRPr="002A5FE9">
        <w:t>Klein, A. M., et al. 2003. Fruit set of highland coffee increases with the diversity of pollinating bees. - Proceedings of the Royal Society of London. Series B: Biological Sciences 270: 955-961.</w:t>
      </w:r>
      <w:bookmarkEnd w:id="47"/>
    </w:p>
    <w:p w14:paraId="04F24C06" w14:textId="77777777" w:rsidR="002A5FE9" w:rsidRPr="002A5FE9" w:rsidRDefault="002A5FE9" w:rsidP="002A5FE9">
      <w:pPr>
        <w:pStyle w:val="EndNoteBibliography"/>
        <w:spacing w:after="0"/>
      </w:pPr>
      <w:bookmarkStart w:id="48" w:name="_ENREF_28"/>
      <w:r w:rsidRPr="002A5FE9">
        <w:t>Maglianesi, M. A., et al. 2015. Functional structure and specialization in three tropical plant–hummingbird interaction networks across an elevational gradient in Costa Rica. - Ecography 38: 1119-1128.</w:t>
      </w:r>
      <w:bookmarkEnd w:id="48"/>
    </w:p>
    <w:p w14:paraId="7EC63B9A" w14:textId="77777777" w:rsidR="002A5FE9" w:rsidRPr="002A5FE9" w:rsidRDefault="002A5FE9" w:rsidP="002A5FE9">
      <w:pPr>
        <w:pStyle w:val="EndNoteBibliography"/>
        <w:spacing w:after="0"/>
      </w:pPr>
      <w:bookmarkStart w:id="49" w:name="_ENREF_29"/>
      <w:r w:rsidRPr="002A5FE9">
        <w:t>Martín-González, A., et al. 2010. Centrality measures and the importance of generalist species in pollination networks. - Ecological Complexity 7: 36-43.</w:t>
      </w:r>
      <w:bookmarkEnd w:id="49"/>
    </w:p>
    <w:p w14:paraId="3C6A02C2" w14:textId="77777777" w:rsidR="002A5FE9" w:rsidRPr="002A5FE9" w:rsidRDefault="002A5FE9" w:rsidP="002A5FE9">
      <w:pPr>
        <w:pStyle w:val="EndNoteBibliography"/>
        <w:spacing w:after="0"/>
      </w:pPr>
      <w:bookmarkStart w:id="50" w:name="_ENREF_30"/>
      <w:r w:rsidRPr="002A5FE9">
        <w:t>Martin Gonzalez, A. M., et al. 2012. Drivers of compartmentalization in a Mediterranean pollination network. - Oikos 121: 2001-2013.</w:t>
      </w:r>
      <w:bookmarkEnd w:id="50"/>
    </w:p>
    <w:p w14:paraId="4663C6D2" w14:textId="77777777" w:rsidR="002A5FE9" w:rsidRPr="002A5FE9" w:rsidRDefault="002A5FE9" w:rsidP="002A5FE9">
      <w:pPr>
        <w:pStyle w:val="EndNoteBibliography"/>
        <w:spacing w:after="0"/>
      </w:pPr>
      <w:bookmarkStart w:id="51" w:name="_ENREF_31"/>
      <w:r w:rsidRPr="002A5FE9">
        <w:t>Mitchell, R. J., et al. 2009. New frontiers in competition for pollination. - Annals of Botany 103: 1403-1413.</w:t>
      </w:r>
      <w:bookmarkEnd w:id="51"/>
    </w:p>
    <w:p w14:paraId="343E1649" w14:textId="77777777" w:rsidR="002A5FE9" w:rsidRPr="002A5FE9" w:rsidRDefault="002A5FE9" w:rsidP="002A5FE9">
      <w:pPr>
        <w:pStyle w:val="EndNoteBibliography"/>
        <w:spacing w:after="0"/>
      </w:pPr>
      <w:bookmarkStart w:id="52" w:name="_ENREF_32"/>
      <w:r w:rsidRPr="002A5FE9">
        <w:t>Morente-López, J., et al. 2018. Phenology drives species interactions and modularity in a plant-flower visitor network. - Scientific reports 8: 9386.</w:t>
      </w:r>
      <w:bookmarkEnd w:id="52"/>
    </w:p>
    <w:p w14:paraId="37089F49" w14:textId="77777777" w:rsidR="002A5FE9" w:rsidRPr="002A5FE9" w:rsidRDefault="002A5FE9" w:rsidP="002A5FE9">
      <w:pPr>
        <w:pStyle w:val="EndNoteBibliography"/>
        <w:spacing w:after="0"/>
      </w:pPr>
      <w:bookmarkStart w:id="53" w:name="_ENREF_33"/>
      <w:r w:rsidRPr="002A5FE9">
        <w:t>Moritz, S. and Bartz-Beielstein, T. 2017. imputeTS: time series missing value imputation in R. - The R Journal 9: 207-218.</w:t>
      </w:r>
      <w:bookmarkEnd w:id="53"/>
    </w:p>
    <w:p w14:paraId="3D35E000" w14:textId="77777777" w:rsidR="002A5FE9" w:rsidRPr="002A5FE9" w:rsidRDefault="002A5FE9" w:rsidP="002A5FE9">
      <w:pPr>
        <w:pStyle w:val="EndNoteBibliography"/>
        <w:spacing w:after="0"/>
      </w:pPr>
      <w:bookmarkStart w:id="54" w:name="_ENREF_34"/>
      <w:r w:rsidRPr="002A5FE9">
        <w:t>Ohashi, K. and Yahara, T. 1998. Effects of variation in flower number on pollinator visits in Cirsium purpuratum (Asteraceae). - American Journal of Botany 85: 219-224.</w:t>
      </w:r>
      <w:bookmarkEnd w:id="54"/>
    </w:p>
    <w:p w14:paraId="4B0B922D" w14:textId="77777777" w:rsidR="002A5FE9" w:rsidRPr="002A5FE9" w:rsidRDefault="002A5FE9" w:rsidP="002A5FE9">
      <w:pPr>
        <w:pStyle w:val="EndNoteBibliography"/>
        <w:spacing w:after="0"/>
      </w:pPr>
      <w:bookmarkStart w:id="55" w:name="_ENREF_35"/>
      <w:r w:rsidRPr="002A5FE9">
        <w:t>Oksanen, J. and Blanchet, F. G. Package ‘vegan’. -.</w:t>
      </w:r>
      <w:bookmarkEnd w:id="55"/>
    </w:p>
    <w:p w14:paraId="3F375663" w14:textId="77777777" w:rsidR="002A5FE9" w:rsidRPr="002A5FE9" w:rsidRDefault="002A5FE9" w:rsidP="002A5FE9">
      <w:pPr>
        <w:pStyle w:val="EndNoteBibliography"/>
        <w:spacing w:after="0"/>
      </w:pPr>
      <w:bookmarkStart w:id="56" w:name="_ENREF_36"/>
      <w:r w:rsidRPr="002A5FE9">
        <w:t>Olesen, J. M., et al. 2010. From Broadstone to Zackenberg: space, time and hierarchies in ecological networks. Advances in ecological research. Elsevier, pp. 1-69.</w:t>
      </w:r>
      <w:bookmarkEnd w:id="56"/>
    </w:p>
    <w:p w14:paraId="4928C713" w14:textId="77777777" w:rsidR="002A5FE9" w:rsidRPr="002A5FE9" w:rsidRDefault="002A5FE9" w:rsidP="002A5FE9">
      <w:pPr>
        <w:pStyle w:val="EndNoteBibliography"/>
        <w:spacing w:after="0"/>
      </w:pPr>
      <w:bookmarkStart w:id="57" w:name="_ENREF_37"/>
      <w:r w:rsidRPr="002A5FE9">
        <w:t>Olito, C. and Fox, J. W. 2015. Species traits and abundances predict metrics of plant–pollinator network structure, but not pairwise interactions. - Oikos 124: 428-436.</w:t>
      </w:r>
      <w:bookmarkEnd w:id="57"/>
    </w:p>
    <w:p w14:paraId="5D286B58" w14:textId="77777777" w:rsidR="002A5FE9" w:rsidRPr="002A5FE9" w:rsidRDefault="002A5FE9" w:rsidP="002A5FE9">
      <w:pPr>
        <w:pStyle w:val="EndNoteBibliography"/>
        <w:spacing w:after="0"/>
      </w:pPr>
      <w:bookmarkStart w:id="58" w:name="_ENREF_38"/>
      <w:r w:rsidRPr="002A5FE9">
        <w:lastRenderedPageBreak/>
        <w:t>Oliver, I. and Beattie, A. J. 1993. A possible method for the rapid assessment of biodiversity. - Conservation biology 7: 562-568.</w:t>
      </w:r>
      <w:bookmarkEnd w:id="58"/>
    </w:p>
    <w:p w14:paraId="23168ED6" w14:textId="77777777" w:rsidR="002A5FE9" w:rsidRPr="002A5FE9" w:rsidRDefault="002A5FE9" w:rsidP="002A5FE9">
      <w:pPr>
        <w:pStyle w:val="EndNoteBibliography"/>
        <w:spacing w:after="0"/>
      </w:pPr>
      <w:bookmarkStart w:id="59" w:name="_ENREF_39"/>
      <w:r w:rsidRPr="002A5FE9">
        <w:t>Perfectti, F., et al. 2009. The functional consequences of diversity in plant–pollinator interactions. - Oikos 118: 1430-1440.</w:t>
      </w:r>
      <w:bookmarkEnd w:id="59"/>
    </w:p>
    <w:p w14:paraId="7D5CCE3A" w14:textId="77777777" w:rsidR="002A5FE9" w:rsidRPr="002A5FE9" w:rsidRDefault="002A5FE9" w:rsidP="002A5FE9">
      <w:pPr>
        <w:pStyle w:val="EndNoteBibliography"/>
        <w:spacing w:after="0"/>
      </w:pPr>
      <w:bookmarkStart w:id="60" w:name="_ENREF_40"/>
      <w:r w:rsidRPr="002A5FE9">
        <w:t>Poisot, T. and Gravel, D. 2014. When is an ecological network complex? Connectance drives degree distribution and emerging network properties. - PeerJ 2: e251.</w:t>
      </w:r>
      <w:bookmarkEnd w:id="60"/>
    </w:p>
    <w:p w14:paraId="4E85B65A" w14:textId="77777777" w:rsidR="002A5FE9" w:rsidRPr="002A5FE9" w:rsidRDefault="002A5FE9" w:rsidP="002A5FE9">
      <w:pPr>
        <w:pStyle w:val="EndNoteBibliography"/>
        <w:spacing w:after="0"/>
      </w:pPr>
      <w:bookmarkStart w:id="61" w:name="_ENREF_41"/>
      <w:r w:rsidRPr="002A5FE9">
        <w:t>Rathcke, B. 1983. Competition and facilitation among plants for pollination. - Pollination biology: 305-329.</w:t>
      </w:r>
      <w:bookmarkEnd w:id="61"/>
    </w:p>
    <w:p w14:paraId="3BCEB897" w14:textId="77777777" w:rsidR="002A5FE9" w:rsidRPr="002A5FE9" w:rsidRDefault="002A5FE9" w:rsidP="002A5FE9">
      <w:pPr>
        <w:pStyle w:val="EndNoteBibliography"/>
        <w:spacing w:after="0"/>
      </w:pPr>
      <w:bookmarkStart w:id="62" w:name="_ENREF_42"/>
      <w:r w:rsidRPr="002A5FE9">
        <w:t>Roll, J., et al. 1997. Reproductive Success Increases with Local Density of Conspecif ics in a Desert Mustard (Lesquerella fendleri) El Exito Reproductivo Incrementa con la Densidad Local de Coespecificos en la Mostaza del Desierto (Lesquerella fendleri). - Conservation biology 11: 738-746.</w:t>
      </w:r>
      <w:bookmarkEnd w:id="62"/>
    </w:p>
    <w:p w14:paraId="305F5A3B" w14:textId="77777777" w:rsidR="002A5FE9" w:rsidRPr="002A5FE9" w:rsidRDefault="002A5FE9" w:rsidP="002A5FE9">
      <w:pPr>
        <w:pStyle w:val="EndNoteBibliography"/>
        <w:spacing w:after="0"/>
      </w:pPr>
      <w:bookmarkStart w:id="63" w:name="_ENREF_43"/>
      <w:r w:rsidRPr="002A5FE9">
        <w:t>Rumeu, B., et al. 2018. Zooming into plant-flower visitor networks: an individual trait-based approach. - PeerJ 6: e5618.</w:t>
      </w:r>
      <w:bookmarkEnd w:id="63"/>
    </w:p>
    <w:p w14:paraId="4B89B3D5" w14:textId="77777777" w:rsidR="002A5FE9" w:rsidRPr="002A5FE9" w:rsidRDefault="002A5FE9" w:rsidP="002A5FE9">
      <w:pPr>
        <w:pStyle w:val="EndNoteBibliography"/>
        <w:spacing w:after="0"/>
      </w:pPr>
      <w:bookmarkStart w:id="64" w:name="_ENREF_44"/>
      <w:r w:rsidRPr="002A5FE9">
        <w:t>Runquist, R. B. 2013. Community phenology and its consequences for plant-pollinator interactions and pollen limitation in a vernal pool plant. - International Journal of Plant Sciences 174: 853-862.</w:t>
      </w:r>
      <w:bookmarkEnd w:id="64"/>
    </w:p>
    <w:p w14:paraId="2545AD3C" w14:textId="77777777" w:rsidR="002A5FE9" w:rsidRPr="002A5FE9" w:rsidRDefault="002A5FE9" w:rsidP="002A5FE9">
      <w:pPr>
        <w:pStyle w:val="EndNoteBibliography"/>
        <w:spacing w:after="0"/>
      </w:pPr>
      <w:bookmarkStart w:id="65" w:name="_ENREF_45"/>
      <w:r w:rsidRPr="002A5FE9">
        <w:t>Russo, L., et al. 2013. Supporting crop pollinators with floral resources: network‐based phenological matching. - Ecology and Evolution 3: 3125-3140.</w:t>
      </w:r>
      <w:bookmarkEnd w:id="65"/>
    </w:p>
    <w:p w14:paraId="71AF1B1B" w14:textId="77777777" w:rsidR="002A5FE9" w:rsidRPr="002A5FE9" w:rsidRDefault="002A5FE9" w:rsidP="002A5FE9">
      <w:pPr>
        <w:pStyle w:val="EndNoteBibliography"/>
        <w:spacing w:after="0"/>
      </w:pPr>
      <w:bookmarkStart w:id="66" w:name="_ENREF_46"/>
      <w:r w:rsidRPr="002A5FE9">
        <w:t>Saavedra, S. and Stouffer, D. B. 2013. “Disentangling nestedness” disentangled. - Nature 500: E1.</w:t>
      </w:r>
      <w:bookmarkEnd w:id="66"/>
    </w:p>
    <w:p w14:paraId="2740CA87" w14:textId="77777777" w:rsidR="002A5FE9" w:rsidRPr="002A5FE9" w:rsidRDefault="002A5FE9" w:rsidP="002A5FE9">
      <w:pPr>
        <w:pStyle w:val="EndNoteBibliography"/>
        <w:spacing w:after="0"/>
      </w:pPr>
      <w:bookmarkStart w:id="67" w:name="_ENREF_47"/>
      <w:r w:rsidRPr="002A5FE9">
        <w:t>Santos, G. M. d. M., et al. 2012. Invasive Africanized honeybees change the structure of native pollination networks in Brazil. - Biological Invasions 14: 2369-2378.</w:t>
      </w:r>
      <w:bookmarkEnd w:id="67"/>
    </w:p>
    <w:p w14:paraId="706D33FD" w14:textId="77777777" w:rsidR="002A5FE9" w:rsidRPr="002A5FE9" w:rsidRDefault="002A5FE9" w:rsidP="002A5FE9">
      <w:pPr>
        <w:pStyle w:val="EndNoteBibliography"/>
        <w:spacing w:after="0"/>
      </w:pPr>
      <w:bookmarkStart w:id="68" w:name="_ENREF_48"/>
      <w:r w:rsidRPr="002A5FE9">
        <w:t>Seifan, M., et al. 2014. The outcome of shared pollination services is affected by the density and spatial pattern of an attractive neighbour. - Journal of Ecology 102: 953-962.</w:t>
      </w:r>
      <w:bookmarkEnd w:id="68"/>
    </w:p>
    <w:p w14:paraId="7D039374" w14:textId="77777777" w:rsidR="002A5FE9" w:rsidRPr="002A5FE9" w:rsidRDefault="002A5FE9" w:rsidP="002A5FE9">
      <w:pPr>
        <w:pStyle w:val="EndNoteBibliography"/>
        <w:spacing w:after="0"/>
      </w:pPr>
      <w:bookmarkStart w:id="69" w:name="_ENREF_49"/>
      <w:r w:rsidRPr="002A5FE9">
        <w:t>Steffan-Dewenter, I., et al. 2002. Scale‐dependent effects of landscape context on three pollinator guilds. - Ecology 83: 1421-1432.</w:t>
      </w:r>
      <w:bookmarkEnd w:id="69"/>
    </w:p>
    <w:p w14:paraId="0C0177D2" w14:textId="77777777" w:rsidR="002A5FE9" w:rsidRPr="002A5FE9" w:rsidRDefault="002A5FE9" w:rsidP="002A5FE9">
      <w:pPr>
        <w:pStyle w:val="EndNoteBibliography"/>
        <w:spacing w:after="0"/>
      </w:pPr>
      <w:bookmarkStart w:id="70" w:name="_ENREF_50"/>
      <w:r w:rsidRPr="002A5FE9">
        <w:t>Steffan‐Dewenter, I. 2003. Importance of habitat area and landscape context for species richness of bees and wasps in fragmented orchard meadows. - Conservation biology 17: 1036-1044.</w:t>
      </w:r>
      <w:bookmarkEnd w:id="70"/>
    </w:p>
    <w:p w14:paraId="7C268112" w14:textId="77777777" w:rsidR="002A5FE9" w:rsidRPr="002A5FE9" w:rsidRDefault="002A5FE9" w:rsidP="002A5FE9">
      <w:pPr>
        <w:pStyle w:val="EndNoteBibliography"/>
        <w:spacing w:after="0"/>
      </w:pPr>
      <w:bookmarkStart w:id="71" w:name="_ENREF_51"/>
      <w:r w:rsidRPr="002A5FE9">
        <w:t>Thomson, J. D. 1981. Spatial and temporal components of resource assessment by flower-feeding insects. - The Journal of Animal Ecology 50: 49-59.</w:t>
      </w:r>
      <w:bookmarkEnd w:id="71"/>
    </w:p>
    <w:p w14:paraId="6A7F20AB" w14:textId="77777777" w:rsidR="002A5FE9" w:rsidRPr="002A5FE9" w:rsidRDefault="002A5FE9" w:rsidP="002A5FE9">
      <w:pPr>
        <w:pStyle w:val="EndNoteBibliography"/>
        <w:spacing w:after="0"/>
      </w:pPr>
      <w:bookmarkStart w:id="72" w:name="_ENREF_52"/>
      <w:r w:rsidRPr="002A5FE9">
        <w:t>Toräng, P., et al. 2006. Facilitation in an Insect-Pollinated Herb with a Floral Display Dimorphism. - Ecology 87: 2113-2117.</w:t>
      </w:r>
      <w:bookmarkEnd w:id="72"/>
    </w:p>
    <w:p w14:paraId="4A042B38" w14:textId="77777777" w:rsidR="002A5FE9" w:rsidRPr="002A5FE9" w:rsidRDefault="002A5FE9" w:rsidP="002A5FE9">
      <w:pPr>
        <w:pStyle w:val="EndNoteBibliography"/>
        <w:spacing w:after="0"/>
      </w:pPr>
      <w:bookmarkStart w:id="73" w:name="_ENREF_53"/>
      <w:r w:rsidRPr="002A5FE9">
        <w:t>Tur, C., et al. 2015. Increasing modularity when downscaling networks from species to individuals. - Oikos 124: 581-592.</w:t>
      </w:r>
      <w:bookmarkEnd w:id="73"/>
    </w:p>
    <w:p w14:paraId="2B6F53AB" w14:textId="77777777" w:rsidR="002A5FE9" w:rsidRPr="002A5FE9" w:rsidRDefault="002A5FE9" w:rsidP="002A5FE9">
      <w:pPr>
        <w:pStyle w:val="EndNoteBibliography"/>
        <w:spacing w:after="0"/>
      </w:pPr>
      <w:bookmarkStart w:id="74" w:name="_ENREF_54"/>
      <w:r w:rsidRPr="002A5FE9">
        <w:t>Tur, C., et al. 2016. Evaluating the effects of pollinator-mediated interactions using pollen transfer networks: evidence of widespread facilitation in south Andean plant communities. - Ecol Lett 19: 576-586.</w:t>
      </w:r>
      <w:bookmarkEnd w:id="74"/>
    </w:p>
    <w:p w14:paraId="6421A270" w14:textId="77777777" w:rsidR="002A5FE9" w:rsidRPr="002A5FE9" w:rsidRDefault="002A5FE9" w:rsidP="002A5FE9">
      <w:pPr>
        <w:pStyle w:val="EndNoteBibliography"/>
        <w:spacing w:after="0"/>
      </w:pPr>
      <w:bookmarkStart w:id="75" w:name="_ENREF_55"/>
      <w:r w:rsidRPr="002A5FE9">
        <w:t>Tur, C., et al. 2014. Downscaling pollen–transport networks to the level of individuals. - Journal of Animal Ecology 83: 306-317.</w:t>
      </w:r>
      <w:bookmarkEnd w:id="75"/>
    </w:p>
    <w:p w14:paraId="0E558056" w14:textId="77777777" w:rsidR="002A5FE9" w:rsidRPr="002A5FE9" w:rsidRDefault="002A5FE9" w:rsidP="002A5FE9">
      <w:pPr>
        <w:pStyle w:val="EndNoteBibliography"/>
        <w:spacing w:after="0"/>
      </w:pPr>
      <w:bookmarkStart w:id="76" w:name="_ENREF_56"/>
      <w:r w:rsidRPr="002A5FE9">
        <w:t>Tylianakis, J. M., et al. 2008. Resource heterogeneity moderates the biodiversity-function relationship in real world ecosystems. - PLoS Biology 6: e122.</w:t>
      </w:r>
      <w:bookmarkEnd w:id="76"/>
    </w:p>
    <w:p w14:paraId="239DDCE2" w14:textId="77777777" w:rsidR="002A5FE9" w:rsidRPr="002A5FE9" w:rsidRDefault="002A5FE9" w:rsidP="002A5FE9">
      <w:pPr>
        <w:pStyle w:val="EndNoteBibliography"/>
        <w:spacing w:after="0"/>
      </w:pPr>
      <w:bookmarkStart w:id="77" w:name="_ENREF_57"/>
      <w:r w:rsidRPr="002A5FE9">
        <w:t>Tylianakis, J. M., et al. 2007. Habitat modification alters the structure of tropical host–parasitoid food webs. - Nature 445: 202.</w:t>
      </w:r>
      <w:bookmarkEnd w:id="77"/>
    </w:p>
    <w:p w14:paraId="1891EF8F" w14:textId="77777777" w:rsidR="002A5FE9" w:rsidRPr="002A5FE9" w:rsidRDefault="002A5FE9" w:rsidP="002A5FE9">
      <w:pPr>
        <w:pStyle w:val="EndNoteBibliography"/>
        <w:spacing w:after="0"/>
      </w:pPr>
      <w:bookmarkStart w:id="78" w:name="_ENREF_58"/>
      <w:r w:rsidRPr="002A5FE9">
        <w:t>Valverde, J., et al. 2016. The temporal dimension in individual‐based plant pollination networks. - Oikos 125: 468-479.</w:t>
      </w:r>
      <w:bookmarkEnd w:id="78"/>
    </w:p>
    <w:p w14:paraId="6125E31F" w14:textId="77777777" w:rsidR="002A5FE9" w:rsidRPr="002A5FE9" w:rsidRDefault="002A5FE9" w:rsidP="002A5FE9">
      <w:pPr>
        <w:pStyle w:val="EndNoteBibliography"/>
        <w:spacing w:after="0"/>
      </w:pPr>
      <w:bookmarkStart w:id="79" w:name="_ENREF_59"/>
      <w:r w:rsidRPr="002A5FE9">
        <w:lastRenderedPageBreak/>
        <w:t>Venables, W. N. and Ripley, B. D. 2013. Modern applied statistics with S-PLUS. - Springer Science &amp; Business Media.</w:t>
      </w:r>
      <w:bookmarkEnd w:id="79"/>
    </w:p>
    <w:p w14:paraId="1CF7B6EF" w14:textId="77777777" w:rsidR="002A5FE9" w:rsidRPr="002A5FE9" w:rsidRDefault="002A5FE9" w:rsidP="002A5FE9">
      <w:pPr>
        <w:pStyle w:val="EndNoteBibliography"/>
        <w:spacing w:after="0"/>
      </w:pPr>
      <w:bookmarkStart w:id="80" w:name="_ENREF_60"/>
      <w:r w:rsidRPr="002A5FE9">
        <w:t>Westphal, C., et al. 2008. Measuring bee diversity in different European habitats and biogeographical regions. - Ecological monographs 78: 653-671.</w:t>
      </w:r>
      <w:bookmarkEnd w:id="80"/>
    </w:p>
    <w:p w14:paraId="1DC6C0A0" w14:textId="77777777" w:rsidR="002A5FE9" w:rsidRPr="002A5FE9" w:rsidRDefault="002A5FE9" w:rsidP="002A5FE9">
      <w:pPr>
        <w:pStyle w:val="EndNoteBibliography"/>
      </w:pPr>
      <w:bookmarkStart w:id="81" w:name="_ENREF_61"/>
      <w:r w:rsidRPr="002A5FE9">
        <w:t>Zuur, A., et al. 2009. Mixed effects models and extensions in ecology with R. - Springer Science &amp; Business Media.</w:t>
      </w:r>
      <w:bookmarkEnd w:id="81"/>
    </w:p>
    <w:p w14:paraId="535DEB85" w14:textId="6631C105" w:rsidR="00F17167" w:rsidRDefault="00941BFD" w:rsidP="0042612E">
      <w:r>
        <w:fldChar w:fldCharType="end"/>
      </w:r>
    </w:p>
    <w:sectPr w:rsidR="00F17167" w:rsidSect="00744A9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8-22T12:59:00Z" w:initials="J">
    <w:p w14:paraId="134EB228" w14:textId="087C009B" w:rsidR="006A7F72" w:rsidRDefault="006A7F72">
      <w:pPr>
        <w:pStyle w:val="CommentText"/>
      </w:pPr>
      <w:r>
        <w:rPr>
          <w:rStyle w:val="CommentReference"/>
        </w:rPr>
        <w:annotationRef/>
      </w:r>
      <w:r w:rsidRPr="00EC5E22">
        <w:t>do you mean plant-plant interactions that include pollinator mediated effects better</w:t>
      </w:r>
      <w:r>
        <w:t xml:space="preserve">… </w:t>
      </w:r>
    </w:p>
    <w:p w14:paraId="182FF581" w14:textId="5A40F392" w:rsidR="006A7F72" w:rsidRDefault="006A7F72">
      <w:pPr>
        <w:pStyle w:val="CommentText"/>
      </w:pPr>
    </w:p>
    <w:p w14:paraId="08CD004F" w14:textId="4C7605C5" w:rsidR="006A7F72" w:rsidRDefault="006A7F72">
      <w:pPr>
        <w:pStyle w:val="CommentText"/>
      </w:pPr>
      <w:r>
        <w:t xml:space="preserve">No, because all of the interactions considered in this paper are pollinator-mediated. </w:t>
      </w:r>
    </w:p>
  </w:comment>
  <w:comment w:id="2" w:author="J" w:date="2019-08-22T12:47:00Z" w:initials="J">
    <w:p w14:paraId="410A3240" w14:textId="11180335" w:rsidR="006A7F72" w:rsidRDefault="006A7F72" w:rsidP="00E63711">
      <w:pPr>
        <w:pStyle w:val="CommentText"/>
      </w:pPr>
      <w:r>
        <w:rPr>
          <w:rStyle w:val="CommentReference"/>
        </w:rPr>
        <w:annotationRef/>
      </w:r>
      <w:r w:rsidRPr="00E63711">
        <w:t>meaning that?</w:t>
      </w:r>
    </w:p>
    <w:p w14:paraId="613FB715" w14:textId="64923D27" w:rsidR="006A7F72" w:rsidRDefault="006A7F72" w:rsidP="00E63711">
      <w:pPr>
        <w:pStyle w:val="CommentText"/>
      </w:pPr>
    </w:p>
    <w:p w14:paraId="5940F4B5" w14:textId="6915651F" w:rsidR="006A7F72" w:rsidRDefault="006A7F72" w:rsidP="00E63711">
      <w:pPr>
        <w:pStyle w:val="CommentText"/>
      </w:pPr>
    </w:p>
    <w:p w14:paraId="74D5545D" w14:textId="0EE88020" w:rsidR="006A7F72" w:rsidRDefault="006A7F72" w:rsidP="00E63711">
      <w:pPr>
        <w:pStyle w:val="CommentText"/>
      </w:pPr>
      <w:r>
        <w:t>If you calculate modularity for the same network in both its unipartite and bipartite format, the value will not necessarily be the same. Comparemetnalization can be different for plant-plant vs plant-pollinator in same system but I don’t think there’s any known consistent overarching ecological meaning or whatever</w:t>
      </w:r>
    </w:p>
    <w:p w14:paraId="08881103" w14:textId="0A89D110" w:rsidR="006A7F72" w:rsidRDefault="006A7F72" w:rsidP="00E63711">
      <w:pPr>
        <w:pStyle w:val="CommentText"/>
      </w:pPr>
    </w:p>
    <w:p w14:paraId="64260B02" w14:textId="6BAFE10F" w:rsidR="006A7F72" w:rsidRPr="00E63711" w:rsidRDefault="006A7F72" w:rsidP="00E63711">
      <w:pPr>
        <w:pStyle w:val="CommentText"/>
      </w:pPr>
      <w:r>
        <w:t>IMHO any real level of explanatory power for almost anything involve network stuff is well beyond the current state of research</w:t>
      </w:r>
    </w:p>
  </w:comment>
  <w:comment w:id="19" w:author="J" w:date="2019-08-20T13:16:00Z" w:initials="J">
    <w:p w14:paraId="18482352" w14:textId="5E253CCA" w:rsidR="006A7F72" w:rsidRDefault="006A7F72">
      <w:pPr>
        <w:pStyle w:val="CommentText"/>
      </w:pPr>
      <w:r>
        <w:rPr>
          <w:rStyle w:val="CommentReference"/>
        </w:rPr>
        <w:annotationRef/>
      </w:r>
      <w:r w:rsidRPr="00147EEF">
        <w:t>why ?</w:t>
      </w:r>
    </w:p>
    <w:p w14:paraId="559A0A9E" w14:textId="601E48E0" w:rsidR="006A7F72" w:rsidRDefault="006A7F72">
      <w:pPr>
        <w:pStyle w:val="CommentText"/>
      </w:pPr>
    </w:p>
    <w:p w14:paraId="04DE9970" w14:textId="309A6F2F" w:rsidR="006A7F72" w:rsidRDefault="006A7F72">
      <w:pPr>
        <w:pStyle w:val="CommentText"/>
      </w:pPr>
      <w:r>
        <w:t>just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CD004F" w15:done="0"/>
  <w15:commentEx w15:paraId="64260B02" w15:done="0"/>
  <w15:commentEx w15:paraId="04DE99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F6D06" w14:textId="77777777" w:rsidR="001C4A57" w:rsidRDefault="001C4A57" w:rsidP="00E8731B">
      <w:pPr>
        <w:spacing w:after="0" w:line="240" w:lineRule="auto"/>
      </w:pPr>
      <w:r>
        <w:separator/>
      </w:r>
    </w:p>
  </w:endnote>
  <w:endnote w:type="continuationSeparator" w:id="0">
    <w:p w14:paraId="550A60BE" w14:textId="77777777" w:rsidR="001C4A57" w:rsidRDefault="001C4A57"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64999A58" w:rsidR="006A7F72" w:rsidRDefault="006A7F72">
        <w:pPr>
          <w:pStyle w:val="Footer"/>
          <w:jc w:val="right"/>
        </w:pPr>
        <w:r>
          <w:fldChar w:fldCharType="begin"/>
        </w:r>
        <w:r>
          <w:instrText xml:space="preserve"> PAGE   \* MERGEFORMAT </w:instrText>
        </w:r>
        <w:r>
          <w:fldChar w:fldCharType="separate"/>
        </w:r>
        <w:r w:rsidR="005B14F2">
          <w:rPr>
            <w:noProof/>
          </w:rPr>
          <w:t>23</w:t>
        </w:r>
        <w:r>
          <w:rPr>
            <w:noProof/>
          </w:rPr>
          <w:fldChar w:fldCharType="end"/>
        </w:r>
      </w:p>
    </w:sdtContent>
  </w:sdt>
  <w:p w14:paraId="5AB124A6" w14:textId="77777777" w:rsidR="006A7F72" w:rsidRDefault="006A7F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08F308" w14:textId="77777777" w:rsidR="001C4A57" w:rsidRDefault="001C4A57" w:rsidP="00E8731B">
      <w:pPr>
        <w:spacing w:after="0" w:line="240" w:lineRule="auto"/>
      </w:pPr>
      <w:r>
        <w:separator/>
      </w:r>
    </w:p>
  </w:footnote>
  <w:footnote w:type="continuationSeparator" w:id="0">
    <w:p w14:paraId="5BD873CA" w14:textId="77777777" w:rsidR="001C4A57" w:rsidRDefault="001C4A57"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331&lt;/item&gt;&lt;item&gt;334&lt;/item&gt;&lt;item&gt;343&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0CF5"/>
    <w:rsid w:val="000049D2"/>
    <w:rsid w:val="00005958"/>
    <w:rsid w:val="0000764C"/>
    <w:rsid w:val="00007C39"/>
    <w:rsid w:val="000113B4"/>
    <w:rsid w:val="00011DFE"/>
    <w:rsid w:val="00011FDC"/>
    <w:rsid w:val="00012DAF"/>
    <w:rsid w:val="00012F43"/>
    <w:rsid w:val="0001374A"/>
    <w:rsid w:val="00014099"/>
    <w:rsid w:val="00014BDE"/>
    <w:rsid w:val="00015A8A"/>
    <w:rsid w:val="00015C7D"/>
    <w:rsid w:val="0001739E"/>
    <w:rsid w:val="00017572"/>
    <w:rsid w:val="000215B9"/>
    <w:rsid w:val="00021D11"/>
    <w:rsid w:val="00024AA5"/>
    <w:rsid w:val="0002601F"/>
    <w:rsid w:val="000304B7"/>
    <w:rsid w:val="00031250"/>
    <w:rsid w:val="00031427"/>
    <w:rsid w:val="00033B89"/>
    <w:rsid w:val="00037971"/>
    <w:rsid w:val="0004281B"/>
    <w:rsid w:val="00042924"/>
    <w:rsid w:val="00043868"/>
    <w:rsid w:val="00043CF6"/>
    <w:rsid w:val="00043EB5"/>
    <w:rsid w:val="00043F7E"/>
    <w:rsid w:val="0004425B"/>
    <w:rsid w:val="0004543E"/>
    <w:rsid w:val="00045BF3"/>
    <w:rsid w:val="00051C6A"/>
    <w:rsid w:val="00053243"/>
    <w:rsid w:val="00056B1A"/>
    <w:rsid w:val="00065D77"/>
    <w:rsid w:val="000673E1"/>
    <w:rsid w:val="000706BC"/>
    <w:rsid w:val="00074D13"/>
    <w:rsid w:val="00077947"/>
    <w:rsid w:val="00077F2C"/>
    <w:rsid w:val="00080365"/>
    <w:rsid w:val="00082297"/>
    <w:rsid w:val="00082C54"/>
    <w:rsid w:val="00082DD1"/>
    <w:rsid w:val="0008598B"/>
    <w:rsid w:val="00086573"/>
    <w:rsid w:val="0008668A"/>
    <w:rsid w:val="0008683B"/>
    <w:rsid w:val="00092946"/>
    <w:rsid w:val="00092EB0"/>
    <w:rsid w:val="00096431"/>
    <w:rsid w:val="00097516"/>
    <w:rsid w:val="000975E2"/>
    <w:rsid w:val="00097C33"/>
    <w:rsid w:val="000A1AF4"/>
    <w:rsid w:val="000A1B90"/>
    <w:rsid w:val="000A249C"/>
    <w:rsid w:val="000A353F"/>
    <w:rsid w:val="000A37DA"/>
    <w:rsid w:val="000A3F67"/>
    <w:rsid w:val="000A5810"/>
    <w:rsid w:val="000B142A"/>
    <w:rsid w:val="000B49B6"/>
    <w:rsid w:val="000B552D"/>
    <w:rsid w:val="000C01AC"/>
    <w:rsid w:val="000C0E65"/>
    <w:rsid w:val="000C1428"/>
    <w:rsid w:val="000C1954"/>
    <w:rsid w:val="000C27FA"/>
    <w:rsid w:val="000C2FBB"/>
    <w:rsid w:val="000C39C2"/>
    <w:rsid w:val="000C4377"/>
    <w:rsid w:val="000C443D"/>
    <w:rsid w:val="000C4C85"/>
    <w:rsid w:val="000C4DA5"/>
    <w:rsid w:val="000C638E"/>
    <w:rsid w:val="000C69ED"/>
    <w:rsid w:val="000C723B"/>
    <w:rsid w:val="000D18A6"/>
    <w:rsid w:val="000D5A30"/>
    <w:rsid w:val="000E0104"/>
    <w:rsid w:val="000E072B"/>
    <w:rsid w:val="000E1368"/>
    <w:rsid w:val="000E18D1"/>
    <w:rsid w:val="000E307F"/>
    <w:rsid w:val="000E4924"/>
    <w:rsid w:val="000E4BC0"/>
    <w:rsid w:val="000E65E1"/>
    <w:rsid w:val="000E6D86"/>
    <w:rsid w:val="000E795A"/>
    <w:rsid w:val="000F091F"/>
    <w:rsid w:val="000F26B1"/>
    <w:rsid w:val="000F3A77"/>
    <w:rsid w:val="000F6355"/>
    <w:rsid w:val="001001FA"/>
    <w:rsid w:val="00100F3C"/>
    <w:rsid w:val="00101140"/>
    <w:rsid w:val="00102A02"/>
    <w:rsid w:val="00103DB3"/>
    <w:rsid w:val="0010798D"/>
    <w:rsid w:val="00107C52"/>
    <w:rsid w:val="00110E97"/>
    <w:rsid w:val="00111A20"/>
    <w:rsid w:val="00111C9F"/>
    <w:rsid w:val="001127EF"/>
    <w:rsid w:val="00112DB5"/>
    <w:rsid w:val="00113A26"/>
    <w:rsid w:val="00113CFC"/>
    <w:rsid w:val="00113EC2"/>
    <w:rsid w:val="00114C46"/>
    <w:rsid w:val="00114FEE"/>
    <w:rsid w:val="0011520E"/>
    <w:rsid w:val="00115B7A"/>
    <w:rsid w:val="00116AD5"/>
    <w:rsid w:val="00120379"/>
    <w:rsid w:val="00120DD9"/>
    <w:rsid w:val="001221DD"/>
    <w:rsid w:val="00125C07"/>
    <w:rsid w:val="00126677"/>
    <w:rsid w:val="00130E8F"/>
    <w:rsid w:val="00131485"/>
    <w:rsid w:val="001315DC"/>
    <w:rsid w:val="00132DEA"/>
    <w:rsid w:val="001343AD"/>
    <w:rsid w:val="00136A53"/>
    <w:rsid w:val="00145DDB"/>
    <w:rsid w:val="00147EEF"/>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40CC"/>
    <w:rsid w:val="00184FF4"/>
    <w:rsid w:val="00185A3D"/>
    <w:rsid w:val="00185E3E"/>
    <w:rsid w:val="0018604B"/>
    <w:rsid w:val="00187250"/>
    <w:rsid w:val="001953D4"/>
    <w:rsid w:val="0019582C"/>
    <w:rsid w:val="00195851"/>
    <w:rsid w:val="00196C46"/>
    <w:rsid w:val="001A01B9"/>
    <w:rsid w:val="001A0385"/>
    <w:rsid w:val="001A1105"/>
    <w:rsid w:val="001A2614"/>
    <w:rsid w:val="001A33DC"/>
    <w:rsid w:val="001A375D"/>
    <w:rsid w:val="001A5302"/>
    <w:rsid w:val="001A6F44"/>
    <w:rsid w:val="001A77BC"/>
    <w:rsid w:val="001A7900"/>
    <w:rsid w:val="001A7971"/>
    <w:rsid w:val="001A7ED7"/>
    <w:rsid w:val="001B1E8B"/>
    <w:rsid w:val="001B5CAB"/>
    <w:rsid w:val="001B76E4"/>
    <w:rsid w:val="001C12F8"/>
    <w:rsid w:val="001C148D"/>
    <w:rsid w:val="001C3E75"/>
    <w:rsid w:val="001C481B"/>
    <w:rsid w:val="001C4A57"/>
    <w:rsid w:val="001C4ADD"/>
    <w:rsid w:val="001C4AE1"/>
    <w:rsid w:val="001C6629"/>
    <w:rsid w:val="001C7B30"/>
    <w:rsid w:val="001D0031"/>
    <w:rsid w:val="001D1289"/>
    <w:rsid w:val="001D3311"/>
    <w:rsid w:val="001D4D3A"/>
    <w:rsid w:val="001D5555"/>
    <w:rsid w:val="001D6782"/>
    <w:rsid w:val="001E13B9"/>
    <w:rsid w:val="001E1D09"/>
    <w:rsid w:val="001E3469"/>
    <w:rsid w:val="001E34FC"/>
    <w:rsid w:val="001E3745"/>
    <w:rsid w:val="001E7563"/>
    <w:rsid w:val="001F130C"/>
    <w:rsid w:val="001F4442"/>
    <w:rsid w:val="001F7677"/>
    <w:rsid w:val="002016AC"/>
    <w:rsid w:val="00201A8D"/>
    <w:rsid w:val="00203A56"/>
    <w:rsid w:val="00203AED"/>
    <w:rsid w:val="00206132"/>
    <w:rsid w:val="00206D61"/>
    <w:rsid w:val="00211515"/>
    <w:rsid w:val="0021257D"/>
    <w:rsid w:val="0021354D"/>
    <w:rsid w:val="002165B5"/>
    <w:rsid w:val="00217163"/>
    <w:rsid w:val="00224CC5"/>
    <w:rsid w:val="0022561A"/>
    <w:rsid w:val="002303C6"/>
    <w:rsid w:val="00230A9A"/>
    <w:rsid w:val="0023116A"/>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5ADB"/>
    <w:rsid w:val="0025600F"/>
    <w:rsid w:val="002614BB"/>
    <w:rsid w:val="002626F5"/>
    <w:rsid w:val="00262A7B"/>
    <w:rsid w:val="00264168"/>
    <w:rsid w:val="0026584E"/>
    <w:rsid w:val="00266668"/>
    <w:rsid w:val="00271769"/>
    <w:rsid w:val="00271C26"/>
    <w:rsid w:val="00273D47"/>
    <w:rsid w:val="0027570E"/>
    <w:rsid w:val="00280107"/>
    <w:rsid w:val="00280758"/>
    <w:rsid w:val="00280B39"/>
    <w:rsid w:val="0028175E"/>
    <w:rsid w:val="00281CF4"/>
    <w:rsid w:val="0028214E"/>
    <w:rsid w:val="002838BC"/>
    <w:rsid w:val="002847C8"/>
    <w:rsid w:val="00284BDC"/>
    <w:rsid w:val="00285593"/>
    <w:rsid w:val="00285CEC"/>
    <w:rsid w:val="002869E7"/>
    <w:rsid w:val="00287206"/>
    <w:rsid w:val="0029325D"/>
    <w:rsid w:val="002972F0"/>
    <w:rsid w:val="002975AB"/>
    <w:rsid w:val="002A5F50"/>
    <w:rsid w:val="002A5FE9"/>
    <w:rsid w:val="002B0B08"/>
    <w:rsid w:val="002B2F4A"/>
    <w:rsid w:val="002B3743"/>
    <w:rsid w:val="002B3933"/>
    <w:rsid w:val="002B3EE1"/>
    <w:rsid w:val="002B441B"/>
    <w:rsid w:val="002B4861"/>
    <w:rsid w:val="002B63C1"/>
    <w:rsid w:val="002B6B7D"/>
    <w:rsid w:val="002B7216"/>
    <w:rsid w:val="002B7BB2"/>
    <w:rsid w:val="002C0361"/>
    <w:rsid w:val="002C57CD"/>
    <w:rsid w:val="002D1548"/>
    <w:rsid w:val="002D1FBC"/>
    <w:rsid w:val="002D290F"/>
    <w:rsid w:val="002D2D99"/>
    <w:rsid w:val="002D2F3C"/>
    <w:rsid w:val="002D50F9"/>
    <w:rsid w:val="002D5214"/>
    <w:rsid w:val="002D6E70"/>
    <w:rsid w:val="002D7CE1"/>
    <w:rsid w:val="002E0B81"/>
    <w:rsid w:val="002E2415"/>
    <w:rsid w:val="002E5CD9"/>
    <w:rsid w:val="002E697D"/>
    <w:rsid w:val="002E6E51"/>
    <w:rsid w:val="002F14F8"/>
    <w:rsid w:val="002F18C4"/>
    <w:rsid w:val="002F3AD4"/>
    <w:rsid w:val="002F47FC"/>
    <w:rsid w:val="002F620C"/>
    <w:rsid w:val="002F77B0"/>
    <w:rsid w:val="002F7D40"/>
    <w:rsid w:val="0030022A"/>
    <w:rsid w:val="00300FBB"/>
    <w:rsid w:val="00302537"/>
    <w:rsid w:val="003039B2"/>
    <w:rsid w:val="00306747"/>
    <w:rsid w:val="00310906"/>
    <w:rsid w:val="003119C2"/>
    <w:rsid w:val="003145A8"/>
    <w:rsid w:val="00314984"/>
    <w:rsid w:val="003177C9"/>
    <w:rsid w:val="003228B6"/>
    <w:rsid w:val="00323621"/>
    <w:rsid w:val="00324C27"/>
    <w:rsid w:val="003250D2"/>
    <w:rsid w:val="00326294"/>
    <w:rsid w:val="00330298"/>
    <w:rsid w:val="0033174B"/>
    <w:rsid w:val="003347A4"/>
    <w:rsid w:val="003360BD"/>
    <w:rsid w:val="0034021B"/>
    <w:rsid w:val="0034117B"/>
    <w:rsid w:val="00341F18"/>
    <w:rsid w:val="00343394"/>
    <w:rsid w:val="00343E70"/>
    <w:rsid w:val="003452BD"/>
    <w:rsid w:val="00345E0F"/>
    <w:rsid w:val="00347717"/>
    <w:rsid w:val="00351064"/>
    <w:rsid w:val="00352798"/>
    <w:rsid w:val="00355545"/>
    <w:rsid w:val="00357E02"/>
    <w:rsid w:val="00360077"/>
    <w:rsid w:val="00362049"/>
    <w:rsid w:val="00362DB3"/>
    <w:rsid w:val="00362E9D"/>
    <w:rsid w:val="00363652"/>
    <w:rsid w:val="00363F87"/>
    <w:rsid w:val="003656C6"/>
    <w:rsid w:val="003706D8"/>
    <w:rsid w:val="003709DE"/>
    <w:rsid w:val="00371DE7"/>
    <w:rsid w:val="00372468"/>
    <w:rsid w:val="00373B75"/>
    <w:rsid w:val="0037503E"/>
    <w:rsid w:val="0037525B"/>
    <w:rsid w:val="003760D2"/>
    <w:rsid w:val="00376AC6"/>
    <w:rsid w:val="003777D0"/>
    <w:rsid w:val="00380DB7"/>
    <w:rsid w:val="00382639"/>
    <w:rsid w:val="003857B3"/>
    <w:rsid w:val="00387567"/>
    <w:rsid w:val="003905B2"/>
    <w:rsid w:val="00391DF7"/>
    <w:rsid w:val="003939B7"/>
    <w:rsid w:val="00393C28"/>
    <w:rsid w:val="0039496F"/>
    <w:rsid w:val="00395377"/>
    <w:rsid w:val="00395B4A"/>
    <w:rsid w:val="003969C5"/>
    <w:rsid w:val="003979EA"/>
    <w:rsid w:val="003A03A7"/>
    <w:rsid w:val="003A48DD"/>
    <w:rsid w:val="003B51C9"/>
    <w:rsid w:val="003B5261"/>
    <w:rsid w:val="003B66B2"/>
    <w:rsid w:val="003B7A78"/>
    <w:rsid w:val="003C0E13"/>
    <w:rsid w:val="003C1110"/>
    <w:rsid w:val="003C4DE2"/>
    <w:rsid w:val="003D04E3"/>
    <w:rsid w:val="003D0E0B"/>
    <w:rsid w:val="003D1358"/>
    <w:rsid w:val="003D23C0"/>
    <w:rsid w:val="003D4EB5"/>
    <w:rsid w:val="003D5156"/>
    <w:rsid w:val="003E3E82"/>
    <w:rsid w:val="003E538F"/>
    <w:rsid w:val="003E5913"/>
    <w:rsid w:val="003E5BE0"/>
    <w:rsid w:val="003E6619"/>
    <w:rsid w:val="003F0ABF"/>
    <w:rsid w:val="003F0BEB"/>
    <w:rsid w:val="003F11F7"/>
    <w:rsid w:val="003F120E"/>
    <w:rsid w:val="003F2D02"/>
    <w:rsid w:val="003F32A7"/>
    <w:rsid w:val="003F42C3"/>
    <w:rsid w:val="003F5C77"/>
    <w:rsid w:val="003F6FDA"/>
    <w:rsid w:val="003F748E"/>
    <w:rsid w:val="00400A93"/>
    <w:rsid w:val="0040145E"/>
    <w:rsid w:val="00403879"/>
    <w:rsid w:val="00405557"/>
    <w:rsid w:val="00407419"/>
    <w:rsid w:val="00407C89"/>
    <w:rsid w:val="00412836"/>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713"/>
    <w:rsid w:val="00427DF9"/>
    <w:rsid w:val="004301AE"/>
    <w:rsid w:val="00433F9B"/>
    <w:rsid w:val="00434479"/>
    <w:rsid w:val="00435A1E"/>
    <w:rsid w:val="00436513"/>
    <w:rsid w:val="00436DEF"/>
    <w:rsid w:val="00437E4E"/>
    <w:rsid w:val="00440747"/>
    <w:rsid w:val="00440E5D"/>
    <w:rsid w:val="00443574"/>
    <w:rsid w:val="00450A98"/>
    <w:rsid w:val="004531CF"/>
    <w:rsid w:val="0045327E"/>
    <w:rsid w:val="00455776"/>
    <w:rsid w:val="004564AE"/>
    <w:rsid w:val="004578FC"/>
    <w:rsid w:val="00457C0E"/>
    <w:rsid w:val="00457DA7"/>
    <w:rsid w:val="00457ED6"/>
    <w:rsid w:val="00460692"/>
    <w:rsid w:val="00460ED1"/>
    <w:rsid w:val="00463894"/>
    <w:rsid w:val="00463B5C"/>
    <w:rsid w:val="00463F00"/>
    <w:rsid w:val="00466626"/>
    <w:rsid w:val="0046777A"/>
    <w:rsid w:val="00470061"/>
    <w:rsid w:val="00471773"/>
    <w:rsid w:val="004727CA"/>
    <w:rsid w:val="00472848"/>
    <w:rsid w:val="00477AB1"/>
    <w:rsid w:val="0048338D"/>
    <w:rsid w:val="00483A2D"/>
    <w:rsid w:val="00484DD6"/>
    <w:rsid w:val="00486D53"/>
    <w:rsid w:val="00486F6E"/>
    <w:rsid w:val="00487073"/>
    <w:rsid w:val="00487DBF"/>
    <w:rsid w:val="00490378"/>
    <w:rsid w:val="0049066F"/>
    <w:rsid w:val="0049073A"/>
    <w:rsid w:val="00493111"/>
    <w:rsid w:val="0049367D"/>
    <w:rsid w:val="00493C06"/>
    <w:rsid w:val="00494C97"/>
    <w:rsid w:val="004967FF"/>
    <w:rsid w:val="00496A11"/>
    <w:rsid w:val="00497CC0"/>
    <w:rsid w:val="004A029D"/>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1445"/>
    <w:rsid w:val="004C1AAF"/>
    <w:rsid w:val="004C268D"/>
    <w:rsid w:val="004C2723"/>
    <w:rsid w:val="004C353F"/>
    <w:rsid w:val="004C38A6"/>
    <w:rsid w:val="004C6C9B"/>
    <w:rsid w:val="004D2847"/>
    <w:rsid w:val="004D30E9"/>
    <w:rsid w:val="004D6DC5"/>
    <w:rsid w:val="004D7ECA"/>
    <w:rsid w:val="004E4A93"/>
    <w:rsid w:val="004E6C34"/>
    <w:rsid w:val="004F0744"/>
    <w:rsid w:val="004F2CB8"/>
    <w:rsid w:val="004F385E"/>
    <w:rsid w:val="004F6E13"/>
    <w:rsid w:val="004F7CE8"/>
    <w:rsid w:val="0050101B"/>
    <w:rsid w:val="00501429"/>
    <w:rsid w:val="0050306C"/>
    <w:rsid w:val="005034F0"/>
    <w:rsid w:val="00504BC9"/>
    <w:rsid w:val="00505CC4"/>
    <w:rsid w:val="00505EF0"/>
    <w:rsid w:val="005119E1"/>
    <w:rsid w:val="00511A19"/>
    <w:rsid w:val="00512C8A"/>
    <w:rsid w:val="00513034"/>
    <w:rsid w:val="00513738"/>
    <w:rsid w:val="00515882"/>
    <w:rsid w:val="00517F6B"/>
    <w:rsid w:val="00520D34"/>
    <w:rsid w:val="00521026"/>
    <w:rsid w:val="00521BD0"/>
    <w:rsid w:val="00524059"/>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325"/>
    <w:rsid w:val="00557A0E"/>
    <w:rsid w:val="00560928"/>
    <w:rsid w:val="005609B8"/>
    <w:rsid w:val="00561C24"/>
    <w:rsid w:val="0056236A"/>
    <w:rsid w:val="005643B2"/>
    <w:rsid w:val="0056646D"/>
    <w:rsid w:val="00567CF3"/>
    <w:rsid w:val="00572A72"/>
    <w:rsid w:val="005741C9"/>
    <w:rsid w:val="00574AF9"/>
    <w:rsid w:val="005754CF"/>
    <w:rsid w:val="00577DCB"/>
    <w:rsid w:val="0058070F"/>
    <w:rsid w:val="00581091"/>
    <w:rsid w:val="00582337"/>
    <w:rsid w:val="005825AE"/>
    <w:rsid w:val="0058306F"/>
    <w:rsid w:val="005866A2"/>
    <w:rsid w:val="00590F7A"/>
    <w:rsid w:val="00591A28"/>
    <w:rsid w:val="00594B53"/>
    <w:rsid w:val="00595216"/>
    <w:rsid w:val="00595873"/>
    <w:rsid w:val="0059660A"/>
    <w:rsid w:val="00597429"/>
    <w:rsid w:val="005A03FF"/>
    <w:rsid w:val="005A553B"/>
    <w:rsid w:val="005A5BD0"/>
    <w:rsid w:val="005A710B"/>
    <w:rsid w:val="005B0AEF"/>
    <w:rsid w:val="005B136A"/>
    <w:rsid w:val="005B14F2"/>
    <w:rsid w:val="005B157F"/>
    <w:rsid w:val="005B4748"/>
    <w:rsid w:val="005B5CE6"/>
    <w:rsid w:val="005B6883"/>
    <w:rsid w:val="005B6D09"/>
    <w:rsid w:val="005B6E3F"/>
    <w:rsid w:val="005C0086"/>
    <w:rsid w:val="005C2E04"/>
    <w:rsid w:val="005C4BD5"/>
    <w:rsid w:val="005C5AB8"/>
    <w:rsid w:val="005C5E26"/>
    <w:rsid w:val="005C7791"/>
    <w:rsid w:val="005D03FA"/>
    <w:rsid w:val="005D0494"/>
    <w:rsid w:val="005D135A"/>
    <w:rsid w:val="005D187F"/>
    <w:rsid w:val="005D49BD"/>
    <w:rsid w:val="005D6A10"/>
    <w:rsid w:val="005E04F3"/>
    <w:rsid w:val="005E0AE9"/>
    <w:rsid w:val="005E0B0A"/>
    <w:rsid w:val="005E1441"/>
    <w:rsid w:val="005E1668"/>
    <w:rsid w:val="005E243D"/>
    <w:rsid w:val="005F1CA9"/>
    <w:rsid w:val="005F1DCA"/>
    <w:rsid w:val="005F3B2C"/>
    <w:rsid w:val="005F6731"/>
    <w:rsid w:val="005F70D0"/>
    <w:rsid w:val="00602DEA"/>
    <w:rsid w:val="006054B2"/>
    <w:rsid w:val="00605DB9"/>
    <w:rsid w:val="0060601E"/>
    <w:rsid w:val="00606920"/>
    <w:rsid w:val="00606EED"/>
    <w:rsid w:val="006074DB"/>
    <w:rsid w:val="006166A7"/>
    <w:rsid w:val="006174FD"/>
    <w:rsid w:val="00617B29"/>
    <w:rsid w:val="00620418"/>
    <w:rsid w:val="00621AEE"/>
    <w:rsid w:val="00621D30"/>
    <w:rsid w:val="00621D91"/>
    <w:rsid w:val="00621DD6"/>
    <w:rsid w:val="006222CC"/>
    <w:rsid w:val="00622E6C"/>
    <w:rsid w:val="00623693"/>
    <w:rsid w:val="00624622"/>
    <w:rsid w:val="006248B7"/>
    <w:rsid w:val="00625666"/>
    <w:rsid w:val="006266B4"/>
    <w:rsid w:val="00630D70"/>
    <w:rsid w:val="00632303"/>
    <w:rsid w:val="00632982"/>
    <w:rsid w:val="0063309F"/>
    <w:rsid w:val="0063394D"/>
    <w:rsid w:val="00636360"/>
    <w:rsid w:val="006378A4"/>
    <w:rsid w:val="00637915"/>
    <w:rsid w:val="00637DF7"/>
    <w:rsid w:val="00643825"/>
    <w:rsid w:val="006474AF"/>
    <w:rsid w:val="006508C1"/>
    <w:rsid w:val="006518B8"/>
    <w:rsid w:val="00651B9D"/>
    <w:rsid w:val="00651E18"/>
    <w:rsid w:val="00652098"/>
    <w:rsid w:val="00653385"/>
    <w:rsid w:val="00653E4D"/>
    <w:rsid w:val="006571E0"/>
    <w:rsid w:val="0065739C"/>
    <w:rsid w:val="006608CF"/>
    <w:rsid w:val="00660CC5"/>
    <w:rsid w:val="00661DB3"/>
    <w:rsid w:val="006620DF"/>
    <w:rsid w:val="00662682"/>
    <w:rsid w:val="0066335D"/>
    <w:rsid w:val="00665CE3"/>
    <w:rsid w:val="00665DB0"/>
    <w:rsid w:val="00665F9C"/>
    <w:rsid w:val="0067038C"/>
    <w:rsid w:val="00670A88"/>
    <w:rsid w:val="006722D8"/>
    <w:rsid w:val="00672455"/>
    <w:rsid w:val="00673431"/>
    <w:rsid w:val="00673432"/>
    <w:rsid w:val="00674319"/>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2453"/>
    <w:rsid w:val="006A2CE4"/>
    <w:rsid w:val="006A309B"/>
    <w:rsid w:val="006A3799"/>
    <w:rsid w:val="006A5724"/>
    <w:rsid w:val="006A70B9"/>
    <w:rsid w:val="006A7B90"/>
    <w:rsid w:val="006A7F72"/>
    <w:rsid w:val="006B1632"/>
    <w:rsid w:val="006B2334"/>
    <w:rsid w:val="006B2D83"/>
    <w:rsid w:val="006B4ED2"/>
    <w:rsid w:val="006B75DC"/>
    <w:rsid w:val="006C18AF"/>
    <w:rsid w:val="006C25D1"/>
    <w:rsid w:val="006C5F5F"/>
    <w:rsid w:val="006C7596"/>
    <w:rsid w:val="006C7C70"/>
    <w:rsid w:val="006D0B03"/>
    <w:rsid w:val="006D0EF7"/>
    <w:rsid w:val="006D1C1A"/>
    <w:rsid w:val="006D248A"/>
    <w:rsid w:val="006D3B0E"/>
    <w:rsid w:val="006D6526"/>
    <w:rsid w:val="006E67F8"/>
    <w:rsid w:val="006F0351"/>
    <w:rsid w:val="006F0425"/>
    <w:rsid w:val="006F2718"/>
    <w:rsid w:val="006F43C3"/>
    <w:rsid w:val="006F46A7"/>
    <w:rsid w:val="006F6389"/>
    <w:rsid w:val="00700A34"/>
    <w:rsid w:val="00701DFF"/>
    <w:rsid w:val="007020B4"/>
    <w:rsid w:val="00702517"/>
    <w:rsid w:val="00703849"/>
    <w:rsid w:val="00703AD9"/>
    <w:rsid w:val="00703BC2"/>
    <w:rsid w:val="0070415D"/>
    <w:rsid w:val="007045E0"/>
    <w:rsid w:val="007055F9"/>
    <w:rsid w:val="00707249"/>
    <w:rsid w:val="00710E11"/>
    <w:rsid w:val="00711905"/>
    <w:rsid w:val="0071283C"/>
    <w:rsid w:val="00712BB3"/>
    <w:rsid w:val="00713CBF"/>
    <w:rsid w:val="00714663"/>
    <w:rsid w:val="00714683"/>
    <w:rsid w:val="00715382"/>
    <w:rsid w:val="00716B8E"/>
    <w:rsid w:val="00720718"/>
    <w:rsid w:val="00720785"/>
    <w:rsid w:val="007215BB"/>
    <w:rsid w:val="007242DD"/>
    <w:rsid w:val="0072632B"/>
    <w:rsid w:val="0072680F"/>
    <w:rsid w:val="00726BA5"/>
    <w:rsid w:val="00727C8A"/>
    <w:rsid w:val="00730382"/>
    <w:rsid w:val="00733B68"/>
    <w:rsid w:val="007340E8"/>
    <w:rsid w:val="007343B1"/>
    <w:rsid w:val="00734BFF"/>
    <w:rsid w:val="007350B4"/>
    <w:rsid w:val="00735700"/>
    <w:rsid w:val="00735803"/>
    <w:rsid w:val="007371AB"/>
    <w:rsid w:val="00737FF4"/>
    <w:rsid w:val="0074098E"/>
    <w:rsid w:val="00742BFF"/>
    <w:rsid w:val="0074454C"/>
    <w:rsid w:val="00744A93"/>
    <w:rsid w:val="00745710"/>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91F19"/>
    <w:rsid w:val="00792182"/>
    <w:rsid w:val="00795A82"/>
    <w:rsid w:val="007973B2"/>
    <w:rsid w:val="00797EE9"/>
    <w:rsid w:val="007A1350"/>
    <w:rsid w:val="007A4332"/>
    <w:rsid w:val="007A45F7"/>
    <w:rsid w:val="007A5A94"/>
    <w:rsid w:val="007A5DB6"/>
    <w:rsid w:val="007B5EB7"/>
    <w:rsid w:val="007B6F95"/>
    <w:rsid w:val="007C086D"/>
    <w:rsid w:val="007C0D12"/>
    <w:rsid w:val="007C2C82"/>
    <w:rsid w:val="007C2EDD"/>
    <w:rsid w:val="007C39B5"/>
    <w:rsid w:val="007C4089"/>
    <w:rsid w:val="007C42B9"/>
    <w:rsid w:val="007C54EE"/>
    <w:rsid w:val="007C60D8"/>
    <w:rsid w:val="007C7D65"/>
    <w:rsid w:val="007C7FD6"/>
    <w:rsid w:val="007D0515"/>
    <w:rsid w:val="007D1668"/>
    <w:rsid w:val="007D2FFF"/>
    <w:rsid w:val="007D35F0"/>
    <w:rsid w:val="007D3BB5"/>
    <w:rsid w:val="007D3C3D"/>
    <w:rsid w:val="007D417F"/>
    <w:rsid w:val="007D4739"/>
    <w:rsid w:val="007D6129"/>
    <w:rsid w:val="007D6D34"/>
    <w:rsid w:val="007D72B3"/>
    <w:rsid w:val="007E294E"/>
    <w:rsid w:val="007E4E64"/>
    <w:rsid w:val="007E549A"/>
    <w:rsid w:val="007E588F"/>
    <w:rsid w:val="007F1655"/>
    <w:rsid w:val="007F3025"/>
    <w:rsid w:val="007F30C2"/>
    <w:rsid w:val="007F3C44"/>
    <w:rsid w:val="007F5077"/>
    <w:rsid w:val="007F7E6F"/>
    <w:rsid w:val="008009D4"/>
    <w:rsid w:val="008064ED"/>
    <w:rsid w:val="00807C35"/>
    <w:rsid w:val="00813340"/>
    <w:rsid w:val="0081391D"/>
    <w:rsid w:val="00813CFE"/>
    <w:rsid w:val="00814844"/>
    <w:rsid w:val="00817137"/>
    <w:rsid w:val="00817E28"/>
    <w:rsid w:val="00817FB8"/>
    <w:rsid w:val="00821BA7"/>
    <w:rsid w:val="0082254D"/>
    <w:rsid w:val="00822742"/>
    <w:rsid w:val="008247FA"/>
    <w:rsid w:val="00824865"/>
    <w:rsid w:val="00824CBB"/>
    <w:rsid w:val="00827996"/>
    <w:rsid w:val="00827BFA"/>
    <w:rsid w:val="00830716"/>
    <w:rsid w:val="00831691"/>
    <w:rsid w:val="008332CD"/>
    <w:rsid w:val="00833EB4"/>
    <w:rsid w:val="00834496"/>
    <w:rsid w:val="00840411"/>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887"/>
    <w:rsid w:val="0086394D"/>
    <w:rsid w:val="008651C0"/>
    <w:rsid w:val="0086569A"/>
    <w:rsid w:val="00867834"/>
    <w:rsid w:val="00867AB9"/>
    <w:rsid w:val="00867D06"/>
    <w:rsid w:val="00871E14"/>
    <w:rsid w:val="00873399"/>
    <w:rsid w:val="00873BA1"/>
    <w:rsid w:val="00874261"/>
    <w:rsid w:val="00874DAE"/>
    <w:rsid w:val="00874E02"/>
    <w:rsid w:val="00875889"/>
    <w:rsid w:val="00875A13"/>
    <w:rsid w:val="00876CB7"/>
    <w:rsid w:val="00882C41"/>
    <w:rsid w:val="008830D4"/>
    <w:rsid w:val="00885518"/>
    <w:rsid w:val="00885FB0"/>
    <w:rsid w:val="00886F3E"/>
    <w:rsid w:val="00893844"/>
    <w:rsid w:val="00893C2A"/>
    <w:rsid w:val="00894623"/>
    <w:rsid w:val="00895B93"/>
    <w:rsid w:val="00896252"/>
    <w:rsid w:val="00897BE0"/>
    <w:rsid w:val="008A530E"/>
    <w:rsid w:val="008A5E49"/>
    <w:rsid w:val="008B13DF"/>
    <w:rsid w:val="008B371F"/>
    <w:rsid w:val="008B6CCD"/>
    <w:rsid w:val="008C014A"/>
    <w:rsid w:val="008C0B0E"/>
    <w:rsid w:val="008C345E"/>
    <w:rsid w:val="008C3CC8"/>
    <w:rsid w:val="008C3E4D"/>
    <w:rsid w:val="008C76FF"/>
    <w:rsid w:val="008C79F4"/>
    <w:rsid w:val="008D2441"/>
    <w:rsid w:val="008D34B8"/>
    <w:rsid w:val="008D58A5"/>
    <w:rsid w:val="008E0436"/>
    <w:rsid w:val="008E18A2"/>
    <w:rsid w:val="008E2692"/>
    <w:rsid w:val="008E4630"/>
    <w:rsid w:val="008E4737"/>
    <w:rsid w:val="008E6479"/>
    <w:rsid w:val="008F0C53"/>
    <w:rsid w:val="008F0F42"/>
    <w:rsid w:val="008F297B"/>
    <w:rsid w:val="008F56B8"/>
    <w:rsid w:val="009023CE"/>
    <w:rsid w:val="00903268"/>
    <w:rsid w:val="00903B10"/>
    <w:rsid w:val="00905972"/>
    <w:rsid w:val="00906A82"/>
    <w:rsid w:val="0090711D"/>
    <w:rsid w:val="009138CD"/>
    <w:rsid w:val="0091407F"/>
    <w:rsid w:val="009146EB"/>
    <w:rsid w:val="00915511"/>
    <w:rsid w:val="00915991"/>
    <w:rsid w:val="00915D87"/>
    <w:rsid w:val="00915DA0"/>
    <w:rsid w:val="009174AE"/>
    <w:rsid w:val="00922AA0"/>
    <w:rsid w:val="00924745"/>
    <w:rsid w:val="0092498A"/>
    <w:rsid w:val="00926042"/>
    <w:rsid w:val="00932682"/>
    <w:rsid w:val="00932A9C"/>
    <w:rsid w:val="00933FBC"/>
    <w:rsid w:val="00934AAE"/>
    <w:rsid w:val="00934AF8"/>
    <w:rsid w:val="0093508E"/>
    <w:rsid w:val="00937955"/>
    <w:rsid w:val="00941BFD"/>
    <w:rsid w:val="00942049"/>
    <w:rsid w:val="009422DC"/>
    <w:rsid w:val="00943EFA"/>
    <w:rsid w:val="009446C7"/>
    <w:rsid w:val="009458B2"/>
    <w:rsid w:val="0095008C"/>
    <w:rsid w:val="00950220"/>
    <w:rsid w:val="00951299"/>
    <w:rsid w:val="0095195D"/>
    <w:rsid w:val="00952ABC"/>
    <w:rsid w:val="00952DEA"/>
    <w:rsid w:val="009547B8"/>
    <w:rsid w:val="00954F47"/>
    <w:rsid w:val="00955E93"/>
    <w:rsid w:val="00956F83"/>
    <w:rsid w:val="009616CB"/>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81D3F"/>
    <w:rsid w:val="009840E3"/>
    <w:rsid w:val="00985773"/>
    <w:rsid w:val="00985FCC"/>
    <w:rsid w:val="0098776D"/>
    <w:rsid w:val="00987EEC"/>
    <w:rsid w:val="0099046B"/>
    <w:rsid w:val="00990C6F"/>
    <w:rsid w:val="00991C27"/>
    <w:rsid w:val="00992D56"/>
    <w:rsid w:val="00993CF8"/>
    <w:rsid w:val="0099562E"/>
    <w:rsid w:val="009965B6"/>
    <w:rsid w:val="00997B73"/>
    <w:rsid w:val="00997DE6"/>
    <w:rsid w:val="009A077B"/>
    <w:rsid w:val="009A2BBC"/>
    <w:rsid w:val="009A3309"/>
    <w:rsid w:val="009A4765"/>
    <w:rsid w:val="009A550B"/>
    <w:rsid w:val="009B06E7"/>
    <w:rsid w:val="009B2500"/>
    <w:rsid w:val="009B256F"/>
    <w:rsid w:val="009B3171"/>
    <w:rsid w:val="009B75AB"/>
    <w:rsid w:val="009C00AD"/>
    <w:rsid w:val="009C10B2"/>
    <w:rsid w:val="009C1530"/>
    <w:rsid w:val="009C1AEE"/>
    <w:rsid w:val="009C1F2E"/>
    <w:rsid w:val="009C1F36"/>
    <w:rsid w:val="009C2D2A"/>
    <w:rsid w:val="009D05DC"/>
    <w:rsid w:val="009D1A03"/>
    <w:rsid w:val="009D2AD2"/>
    <w:rsid w:val="009D3AE2"/>
    <w:rsid w:val="009D5310"/>
    <w:rsid w:val="009D71BA"/>
    <w:rsid w:val="009D7C99"/>
    <w:rsid w:val="009E3057"/>
    <w:rsid w:val="009E69B7"/>
    <w:rsid w:val="009E78FE"/>
    <w:rsid w:val="009F0137"/>
    <w:rsid w:val="009F0B79"/>
    <w:rsid w:val="009F12B8"/>
    <w:rsid w:val="009F200D"/>
    <w:rsid w:val="009F2E9B"/>
    <w:rsid w:val="009F4648"/>
    <w:rsid w:val="009F4C23"/>
    <w:rsid w:val="009F6CB0"/>
    <w:rsid w:val="009F713D"/>
    <w:rsid w:val="00A0180F"/>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A76"/>
    <w:rsid w:val="00A202A5"/>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39EB"/>
    <w:rsid w:val="00A4472E"/>
    <w:rsid w:val="00A44B46"/>
    <w:rsid w:val="00A44EBB"/>
    <w:rsid w:val="00A4541A"/>
    <w:rsid w:val="00A463EC"/>
    <w:rsid w:val="00A518E6"/>
    <w:rsid w:val="00A5263A"/>
    <w:rsid w:val="00A53853"/>
    <w:rsid w:val="00A55A77"/>
    <w:rsid w:val="00A55A9B"/>
    <w:rsid w:val="00A5732D"/>
    <w:rsid w:val="00A574D2"/>
    <w:rsid w:val="00A6010E"/>
    <w:rsid w:val="00A63D05"/>
    <w:rsid w:val="00A65258"/>
    <w:rsid w:val="00A67DE2"/>
    <w:rsid w:val="00A72EDC"/>
    <w:rsid w:val="00A7420D"/>
    <w:rsid w:val="00A7585D"/>
    <w:rsid w:val="00A77A5B"/>
    <w:rsid w:val="00A80BF3"/>
    <w:rsid w:val="00A83B73"/>
    <w:rsid w:val="00A850BA"/>
    <w:rsid w:val="00A85727"/>
    <w:rsid w:val="00A918ED"/>
    <w:rsid w:val="00A931FA"/>
    <w:rsid w:val="00A9436F"/>
    <w:rsid w:val="00A95C1A"/>
    <w:rsid w:val="00A96754"/>
    <w:rsid w:val="00A96D45"/>
    <w:rsid w:val="00A97A23"/>
    <w:rsid w:val="00AA2371"/>
    <w:rsid w:val="00AA3094"/>
    <w:rsid w:val="00AA3ED2"/>
    <w:rsid w:val="00AA50B1"/>
    <w:rsid w:val="00AA7AB7"/>
    <w:rsid w:val="00AA7CE6"/>
    <w:rsid w:val="00AA7D5D"/>
    <w:rsid w:val="00AB12B7"/>
    <w:rsid w:val="00AB2536"/>
    <w:rsid w:val="00AB33D8"/>
    <w:rsid w:val="00AB4164"/>
    <w:rsid w:val="00AB493F"/>
    <w:rsid w:val="00AB5760"/>
    <w:rsid w:val="00AC0103"/>
    <w:rsid w:val="00AC0EC3"/>
    <w:rsid w:val="00AC13FF"/>
    <w:rsid w:val="00AC4663"/>
    <w:rsid w:val="00AC62EB"/>
    <w:rsid w:val="00AC7081"/>
    <w:rsid w:val="00AC75B4"/>
    <w:rsid w:val="00AD296C"/>
    <w:rsid w:val="00AD432D"/>
    <w:rsid w:val="00AD4590"/>
    <w:rsid w:val="00AD47EE"/>
    <w:rsid w:val="00AD54D3"/>
    <w:rsid w:val="00AD7D50"/>
    <w:rsid w:val="00AE135B"/>
    <w:rsid w:val="00AE146A"/>
    <w:rsid w:val="00AE2BF3"/>
    <w:rsid w:val="00AE342B"/>
    <w:rsid w:val="00AE3482"/>
    <w:rsid w:val="00AE3664"/>
    <w:rsid w:val="00AE6925"/>
    <w:rsid w:val="00AF095F"/>
    <w:rsid w:val="00AF30ED"/>
    <w:rsid w:val="00AF32CF"/>
    <w:rsid w:val="00AF32FC"/>
    <w:rsid w:val="00B033FB"/>
    <w:rsid w:val="00B03861"/>
    <w:rsid w:val="00B039B7"/>
    <w:rsid w:val="00B0422F"/>
    <w:rsid w:val="00B045AE"/>
    <w:rsid w:val="00B05C75"/>
    <w:rsid w:val="00B06C78"/>
    <w:rsid w:val="00B07D47"/>
    <w:rsid w:val="00B10DFB"/>
    <w:rsid w:val="00B11142"/>
    <w:rsid w:val="00B11283"/>
    <w:rsid w:val="00B1161C"/>
    <w:rsid w:val="00B12957"/>
    <w:rsid w:val="00B13440"/>
    <w:rsid w:val="00B13D67"/>
    <w:rsid w:val="00B23515"/>
    <w:rsid w:val="00B24050"/>
    <w:rsid w:val="00B30143"/>
    <w:rsid w:val="00B316CE"/>
    <w:rsid w:val="00B31C2F"/>
    <w:rsid w:val="00B31F11"/>
    <w:rsid w:val="00B32484"/>
    <w:rsid w:val="00B331CF"/>
    <w:rsid w:val="00B36A4A"/>
    <w:rsid w:val="00B40975"/>
    <w:rsid w:val="00B40F53"/>
    <w:rsid w:val="00B4613B"/>
    <w:rsid w:val="00B47A66"/>
    <w:rsid w:val="00B50911"/>
    <w:rsid w:val="00B51F47"/>
    <w:rsid w:val="00B53E82"/>
    <w:rsid w:val="00B545EE"/>
    <w:rsid w:val="00B55BBC"/>
    <w:rsid w:val="00B55FA3"/>
    <w:rsid w:val="00B57D7E"/>
    <w:rsid w:val="00B61C4A"/>
    <w:rsid w:val="00B625B6"/>
    <w:rsid w:val="00B64791"/>
    <w:rsid w:val="00B67743"/>
    <w:rsid w:val="00B70612"/>
    <w:rsid w:val="00B71998"/>
    <w:rsid w:val="00B73408"/>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A25B1"/>
    <w:rsid w:val="00BA29F3"/>
    <w:rsid w:val="00BA2D37"/>
    <w:rsid w:val="00BA397D"/>
    <w:rsid w:val="00BB2973"/>
    <w:rsid w:val="00BB40C6"/>
    <w:rsid w:val="00BB5330"/>
    <w:rsid w:val="00BB677E"/>
    <w:rsid w:val="00BB730C"/>
    <w:rsid w:val="00BB7EA4"/>
    <w:rsid w:val="00BC008F"/>
    <w:rsid w:val="00BC458E"/>
    <w:rsid w:val="00BC4A46"/>
    <w:rsid w:val="00BC7C0F"/>
    <w:rsid w:val="00BD0886"/>
    <w:rsid w:val="00BD0E1E"/>
    <w:rsid w:val="00BD249C"/>
    <w:rsid w:val="00BD25B2"/>
    <w:rsid w:val="00BD2A75"/>
    <w:rsid w:val="00BD342E"/>
    <w:rsid w:val="00BD36F3"/>
    <w:rsid w:val="00BD4CF4"/>
    <w:rsid w:val="00BD5F39"/>
    <w:rsid w:val="00BD64B2"/>
    <w:rsid w:val="00BD748E"/>
    <w:rsid w:val="00BE2470"/>
    <w:rsid w:val="00BE3191"/>
    <w:rsid w:val="00BE3433"/>
    <w:rsid w:val="00BE3AE1"/>
    <w:rsid w:val="00BE6F32"/>
    <w:rsid w:val="00BF09CF"/>
    <w:rsid w:val="00BF16E6"/>
    <w:rsid w:val="00BF38D5"/>
    <w:rsid w:val="00BF4981"/>
    <w:rsid w:val="00BF50D2"/>
    <w:rsid w:val="00BF6CB6"/>
    <w:rsid w:val="00C00184"/>
    <w:rsid w:val="00C00DCD"/>
    <w:rsid w:val="00C01019"/>
    <w:rsid w:val="00C018BD"/>
    <w:rsid w:val="00C01ABA"/>
    <w:rsid w:val="00C0401B"/>
    <w:rsid w:val="00C04A78"/>
    <w:rsid w:val="00C07770"/>
    <w:rsid w:val="00C07A27"/>
    <w:rsid w:val="00C10621"/>
    <w:rsid w:val="00C11A5B"/>
    <w:rsid w:val="00C11C46"/>
    <w:rsid w:val="00C1283F"/>
    <w:rsid w:val="00C15057"/>
    <w:rsid w:val="00C1797D"/>
    <w:rsid w:val="00C20E6C"/>
    <w:rsid w:val="00C2177B"/>
    <w:rsid w:val="00C21D69"/>
    <w:rsid w:val="00C21FA0"/>
    <w:rsid w:val="00C220CB"/>
    <w:rsid w:val="00C22415"/>
    <w:rsid w:val="00C2363D"/>
    <w:rsid w:val="00C239BB"/>
    <w:rsid w:val="00C23C14"/>
    <w:rsid w:val="00C24157"/>
    <w:rsid w:val="00C2508F"/>
    <w:rsid w:val="00C25FEE"/>
    <w:rsid w:val="00C27446"/>
    <w:rsid w:val="00C32020"/>
    <w:rsid w:val="00C3370F"/>
    <w:rsid w:val="00C35DBD"/>
    <w:rsid w:val="00C36504"/>
    <w:rsid w:val="00C37C92"/>
    <w:rsid w:val="00C37E44"/>
    <w:rsid w:val="00C42555"/>
    <w:rsid w:val="00C446C0"/>
    <w:rsid w:val="00C4575D"/>
    <w:rsid w:val="00C47D2D"/>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8D3"/>
    <w:rsid w:val="00CA2C9B"/>
    <w:rsid w:val="00CA4206"/>
    <w:rsid w:val="00CA4E35"/>
    <w:rsid w:val="00CA5FAF"/>
    <w:rsid w:val="00CA6EF3"/>
    <w:rsid w:val="00CA7C43"/>
    <w:rsid w:val="00CB1306"/>
    <w:rsid w:val="00CB1CB2"/>
    <w:rsid w:val="00CB3AF5"/>
    <w:rsid w:val="00CB3EE5"/>
    <w:rsid w:val="00CB42C2"/>
    <w:rsid w:val="00CB585D"/>
    <w:rsid w:val="00CB5B8F"/>
    <w:rsid w:val="00CB6638"/>
    <w:rsid w:val="00CB6B60"/>
    <w:rsid w:val="00CC18BA"/>
    <w:rsid w:val="00CC1B07"/>
    <w:rsid w:val="00CC205E"/>
    <w:rsid w:val="00CC279B"/>
    <w:rsid w:val="00CC3317"/>
    <w:rsid w:val="00CC3680"/>
    <w:rsid w:val="00CC399E"/>
    <w:rsid w:val="00CC39CA"/>
    <w:rsid w:val="00CC7A27"/>
    <w:rsid w:val="00CD0043"/>
    <w:rsid w:val="00CD19E4"/>
    <w:rsid w:val="00CD5C54"/>
    <w:rsid w:val="00CD66F0"/>
    <w:rsid w:val="00CE0321"/>
    <w:rsid w:val="00CE07EE"/>
    <w:rsid w:val="00CE20FA"/>
    <w:rsid w:val="00CE2129"/>
    <w:rsid w:val="00CE3CAD"/>
    <w:rsid w:val="00CE4C3D"/>
    <w:rsid w:val="00CE7DFB"/>
    <w:rsid w:val="00CF0850"/>
    <w:rsid w:val="00CF08D1"/>
    <w:rsid w:val="00CF2748"/>
    <w:rsid w:val="00CF549B"/>
    <w:rsid w:val="00D017E8"/>
    <w:rsid w:val="00D019EE"/>
    <w:rsid w:val="00D02076"/>
    <w:rsid w:val="00D026D2"/>
    <w:rsid w:val="00D03F39"/>
    <w:rsid w:val="00D058D3"/>
    <w:rsid w:val="00D05E91"/>
    <w:rsid w:val="00D07939"/>
    <w:rsid w:val="00D113DE"/>
    <w:rsid w:val="00D11D8D"/>
    <w:rsid w:val="00D124F7"/>
    <w:rsid w:val="00D1274D"/>
    <w:rsid w:val="00D12CA5"/>
    <w:rsid w:val="00D12CB7"/>
    <w:rsid w:val="00D138C7"/>
    <w:rsid w:val="00D13B30"/>
    <w:rsid w:val="00D14252"/>
    <w:rsid w:val="00D14C25"/>
    <w:rsid w:val="00D159F2"/>
    <w:rsid w:val="00D16E33"/>
    <w:rsid w:val="00D17159"/>
    <w:rsid w:val="00D2051A"/>
    <w:rsid w:val="00D217B3"/>
    <w:rsid w:val="00D22033"/>
    <w:rsid w:val="00D22878"/>
    <w:rsid w:val="00D24401"/>
    <w:rsid w:val="00D304C1"/>
    <w:rsid w:val="00D30F1D"/>
    <w:rsid w:val="00D3180A"/>
    <w:rsid w:val="00D31A48"/>
    <w:rsid w:val="00D3282A"/>
    <w:rsid w:val="00D32A7A"/>
    <w:rsid w:val="00D3416C"/>
    <w:rsid w:val="00D35DC8"/>
    <w:rsid w:val="00D3636A"/>
    <w:rsid w:val="00D44018"/>
    <w:rsid w:val="00D44AF5"/>
    <w:rsid w:val="00D45547"/>
    <w:rsid w:val="00D45E4C"/>
    <w:rsid w:val="00D45E50"/>
    <w:rsid w:val="00D469FE"/>
    <w:rsid w:val="00D5016E"/>
    <w:rsid w:val="00D51485"/>
    <w:rsid w:val="00D516C6"/>
    <w:rsid w:val="00D52177"/>
    <w:rsid w:val="00D5228E"/>
    <w:rsid w:val="00D52F04"/>
    <w:rsid w:val="00D5357A"/>
    <w:rsid w:val="00D55224"/>
    <w:rsid w:val="00D57CBE"/>
    <w:rsid w:val="00D617BB"/>
    <w:rsid w:val="00D61BC4"/>
    <w:rsid w:val="00D62935"/>
    <w:rsid w:val="00D63F85"/>
    <w:rsid w:val="00D63F9A"/>
    <w:rsid w:val="00D6436E"/>
    <w:rsid w:val="00D66371"/>
    <w:rsid w:val="00D6638D"/>
    <w:rsid w:val="00D6665F"/>
    <w:rsid w:val="00D70A15"/>
    <w:rsid w:val="00D716E7"/>
    <w:rsid w:val="00D72E3C"/>
    <w:rsid w:val="00D72E77"/>
    <w:rsid w:val="00D7609F"/>
    <w:rsid w:val="00D7792B"/>
    <w:rsid w:val="00D818AD"/>
    <w:rsid w:val="00D85D3E"/>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BD8"/>
    <w:rsid w:val="00DD6C21"/>
    <w:rsid w:val="00DD781B"/>
    <w:rsid w:val="00DE0153"/>
    <w:rsid w:val="00DE0A99"/>
    <w:rsid w:val="00DE27F2"/>
    <w:rsid w:val="00DE3C42"/>
    <w:rsid w:val="00DE40FF"/>
    <w:rsid w:val="00DE4AAC"/>
    <w:rsid w:val="00DE6281"/>
    <w:rsid w:val="00DE6F42"/>
    <w:rsid w:val="00DE76F6"/>
    <w:rsid w:val="00DE7C61"/>
    <w:rsid w:val="00DF25AB"/>
    <w:rsid w:val="00E00475"/>
    <w:rsid w:val="00E029DB"/>
    <w:rsid w:val="00E05595"/>
    <w:rsid w:val="00E05FF2"/>
    <w:rsid w:val="00E10310"/>
    <w:rsid w:val="00E117A4"/>
    <w:rsid w:val="00E11C0F"/>
    <w:rsid w:val="00E132EF"/>
    <w:rsid w:val="00E13CDE"/>
    <w:rsid w:val="00E140B5"/>
    <w:rsid w:val="00E14235"/>
    <w:rsid w:val="00E14447"/>
    <w:rsid w:val="00E14BE7"/>
    <w:rsid w:val="00E21445"/>
    <w:rsid w:val="00E244FA"/>
    <w:rsid w:val="00E2660F"/>
    <w:rsid w:val="00E26EE4"/>
    <w:rsid w:val="00E30B86"/>
    <w:rsid w:val="00E31254"/>
    <w:rsid w:val="00E31DD6"/>
    <w:rsid w:val="00E330C7"/>
    <w:rsid w:val="00E33985"/>
    <w:rsid w:val="00E34A96"/>
    <w:rsid w:val="00E353B5"/>
    <w:rsid w:val="00E36503"/>
    <w:rsid w:val="00E408D3"/>
    <w:rsid w:val="00E41970"/>
    <w:rsid w:val="00E42272"/>
    <w:rsid w:val="00E4253F"/>
    <w:rsid w:val="00E427BD"/>
    <w:rsid w:val="00E438FC"/>
    <w:rsid w:val="00E44103"/>
    <w:rsid w:val="00E459C2"/>
    <w:rsid w:val="00E45BD1"/>
    <w:rsid w:val="00E45C8B"/>
    <w:rsid w:val="00E46AC9"/>
    <w:rsid w:val="00E46D37"/>
    <w:rsid w:val="00E47146"/>
    <w:rsid w:val="00E506F3"/>
    <w:rsid w:val="00E52F91"/>
    <w:rsid w:val="00E5457A"/>
    <w:rsid w:val="00E60601"/>
    <w:rsid w:val="00E61A83"/>
    <w:rsid w:val="00E61BB3"/>
    <w:rsid w:val="00E62EC0"/>
    <w:rsid w:val="00E63711"/>
    <w:rsid w:val="00E645B2"/>
    <w:rsid w:val="00E669FD"/>
    <w:rsid w:val="00E706C5"/>
    <w:rsid w:val="00E744E0"/>
    <w:rsid w:val="00E76051"/>
    <w:rsid w:val="00E7606B"/>
    <w:rsid w:val="00E7618F"/>
    <w:rsid w:val="00E77A38"/>
    <w:rsid w:val="00E805FB"/>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A0323"/>
    <w:rsid w:val="00EA0E34"/>
    <w:rsid w:val="00EA2687"/>
    <w:rsid w:val="00EA33E2"/>
    <w:rsid w:val="00EA4AD3"/>
    <w:rsid w:val="00EA56F3"/>
    <w:rsid w:val="00EA5ADA"/>
    <w:rsid w:val="00EA6DC8"/>
    <w:rsid w:val="00EB0201"/>
    <w:rsid w:val="00EB0BD1"/>
    <w:rsid w:val="00EB363E"/>
    <w:rsid w:val="00EB38BD"/>
    <w:rsid w:val="00EB4447"/>
    <w:rsid w:val="00EB5C1F"/>
    <w:rsid w:val="00EB65C0"/>
    <w:rsid w:val="00EB6A4C"/>
    <w:rsid w:val="00EB6BC7"/>
    <w:rsid w:val="00EB772F"/>
    <w:rsid w:val="00EC5E22"/>
    <w:rsid w:val="00ED0D5E"/>
    <w:rsid w:val="00ED1E1A"/>
    <w:rsid w:val="00ED5AAF"/>
    <w:rsid w:val="00ED6593"/>
    <w:rsid w:val="00ED66F6"/>
    <w:rsid w:val="00EE198B"/>
    <w:rsid w:val="00EE1F56"/>
    <w:rsid w:val="00EE4471"/>
    <w:rsid w:val="00EE4953"/>
    <w:rsid w:val="00EE4C54"/>
    <w:rsid w:val="00EE554E"/>
    <w:rsid w:val="00EE57F0"/>
    <w:rsid w:val="00EE6640"/>
    <w:rsid w:val="00EE7449"/>
    <w:rsid w:val="00EF1B3F"/>
    <w:rsid w:val="00EF24F8"/>
    <w:rsid w:val="00EF2621"/>
    <w:rsid w:val="00EF2A13"/>
    <w:rsid w:val="00EF31C6"/>
    <w:rsid w:val="00EF31FF"/>
    <w:rsid w:val="00EF3889"/>
    <w:rsid w:val="00EF3E5E"/>
    <w:rsid w:val="00EF4705"/>
    <w:rsid w:val="00EF5EA1"/>
    <w:rsid w:val="00EF728B"/>
    <w:rsid w:val="00F0089E"/>
    <w:rsid w:val="00F0140C"/>
    <w:rsid w:val="00F02E17"/>
    <w:rsid w:val="00F04370"/>
    <w:rsid w:val="00F057F1"/>
    <w:rsid w:val="00F05B03"/>
    <w:rsid w:val="00F07229"/>
    <w:rsid w:val="00F106F7"/>
    <w:rsid w:val="00F1133D"/>
    <w:rsid w:val="00F14540"/>
    <w:rsid w:val="00F17167"/>
    <w:rsid w:val="00F17B1F"/>
    <w:rsid w:val="00F17C69"/>
    <w:rsid w:val="00F218CE"/>
    <w:rsid w:val="00F24353"/>
    <w:rsid w:val="00F2500D"/>
    <w:rsid w:val="00F25476"/>
    <w:rsid w:val="00F26CDB"/>
    <w:rsid w:val="00F3015E"/>
    <w:rsid w:val="00F30C31"/>
    <w:rsid w:val="00F32F91"/>
    <w:rsid w:val="00F3364F"/>
    <w:rsid w:val="00F3471D"/>
    <w:rsid w:val="00F37508"/>
    <w:rsid w:val="00F40243"/>
    <w:rsid w:val="00F403C1"/>
    <w:rsid w:val="00F4090E"/>
    <w:rsid w:val="00F437E5"/>
    <w:rsid w:val="00F44B65"/>
    <w:rsid w:val="00F451AD"/>
    <w:rsid w:val="00F454A8"/>
    <w:rsid w:val="00F50069"/>
    <w:rsid w:val="00F51E91"/>
    <w:rsid w:val="00F52E54"/>
    <w:rsid w:val="00F53074"/>
    <w:rsid w:val="00F531F2"/>
    <w:rsid w:val="00F56A8C"/>
    <w:rsid w:val="00F601A3"/>
    <w:rsid w:val="00F61821"/>
    <w:rsid w:val="00F62A68"/>
    <w:rsid w:val="00F67FB8"/>
    <w:rsid w:val="00F7338D"/>
    <w:rsid w:val="00F73991"/>
    <w:rsid w:val="00F73CD6"/>
    <w:rsid w:val="00F75509"/>
    <w:rsid w:val="00F77159"/>
    <w:rsid w:val="00F77A41"/>
    <w:rsid w:val="00F81641"/>
    <w:rsid w:val="00F81A2D"/>
    <w:rsid w:val="00F86595"/>
    <w:rsid w:val="00F866B6"/>
    <w:rsid w:val="00F90205"/>
    <w:rsid w:val="00F90FA1"/>
    <w:rsid w:val="00F925A9"/>
    <w:rsid w:val="00F93D41"/>
    <w:rsid w:val="00F954ED"/>
    <w:rsid w:val="00F97982"/>
    <w:rsid w:val="00F97ACB"/>
    <w:rsid w:val="00FA030C"/>
    <w:rsid w:val="00FA1514"/>
    <w:rsid w:val="00FA1E20"/>
    <w:rsid w:val="00FA20B4"/>
    <w:rsid w:val="00FA23F9"/>
    <w:rsid w:val="00FA718B"/>
    <w:rsid w:val="00FB2AE6"/>
    <w:rsid w:val="00FB2ED1"/>
    <w:rsid w:val="00FB5DE4"/>
    <w:rsid w:val="00FB5F7C"/>
    <w:rsid w:val="00FB70FF"/>
    <w:rsid w:val="00FC0003"/>
    <w:rsid w:val="00FC177E"/>
    <w:rsid w:val="00FC2B82"/>
    <w:rsid w:val="00FC2F0F"/>
    <w:rsid w:val="00FC37DF"/>
    <w:rsid w:val="00FC39DF"/>
    <w:rsid w:val="00FC45D0"/>
    <w:rsid w:val="00FC4DA5"/>
    <w:rsid w:val="00FC5DF7"/>
    <w:rsid w:val="00FC67AA"/>
    <w:rsid w:val="00FC6E77"/>
    <w:rsid w:val="00FD238B"/>
    <w:rsid w:val="00FD31CB"/>
    <w:rsid w:val="00FD4BEB"/>
    <w:rsid w:val="00FD6018"/>
    <w:rsid w:val="00FD6A9A"/>
    <w:rsid w:val="00FD776C"/>
    <w:rsid w:val="00FE0950"/>
    <w:rsid w:val="00FE3D40"/>
    <w:rsid w:val="00FE5433"/>
    <w:rsid w:val="00FF0575"/>
    <w:rsid w:val="00FF110F"/>
    <w:rsid w:val="00FF1420"/>
    <w:rsid w:val="00FF209F"/>
    <w:rsid w:val="00FF260E"/>
    <w:rsid w:val="00FF30AD"/>
    <w:rsid w:val="00FF37BE"/>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F0EE6D34-E918-4C10-BA23-C46675BB8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CR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B1233-42F9-4DD4-8382-A777ACE9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1</TotalTime>
  <Pages>27</Pages>
  <Words>14472</Words>
  <Characters>8249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30</cp:revision>
  <dcterms:created xsi:type="dcterms:W3CDTF">2019-07-26T14:39:00Z</dcterms:created>
  <dcterms:modified xsi:type="dcterms:W3CDTF">2019-08-27T20:04:00Z</dcterms:modified>
</cp:coreProperties>
</file>